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wdp" ContentType="image/vnd.ms-photo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2C3DA282" w14:textId="07FF5E25" w:rsidR="00AD2F70" w:rsidRPr="00DB4706" w:rsidRDefault="00A65CD6" w:rsidP="00AD2F70">
      <w:pPr>
        <w:spacing w:after="0" w:line="240" w:lineRule="auto"/>
        <w:jc w:val="center"/>
        <w:rPr>
          <w:rFonts w:ascii="Times New Roman" w:hAnsi="Times New Roman"/>
          <w:b/>
          <w:u w:val="single"/>
        </w:rPr>
      </w:pPr>
      <w:r>
        <w:rPr>
          <w:rFonts w:ascii="Times New Roman" w:hAnsi="Times New Roman"/>
          <w:b/>
          <w:u w:val="single"/>
        </w:rPr>
        <w:t>INFORME</w:t>
      </w:r>
      <w:r w:rsidR="00C65AD1">
        <w:rPr>
          <w:rFonts w:ascii="Times New Roman" w:hAnsi="Times New Roman"/>
          <w:b/>
          <w:u w:val="single"/>
        </w:rPr>
        <w:t xml:space="preserve"> GUÍA APE Nº2</w:t>
      </w:r>
    </w:p>
    <w:p w14:paraId="53901105" w14:textId="77777777" w:rsidR="00AD2F70" w:rsidRPr="00DB4706" w:rsidRDefault="00AD2F70" w:rsidP="00AD2F70">
      <w:pPr>
        <w:spacing w:after="0" w:line="240" w:lineRule="auto"/>
        <w:jc w:val="center"/>
        <w:rPr>
          <w:rFonts w:ascii="Times New Roman" w:hAnsi="Times New Roman"/>
        </w:rPr>
      </w:pPr>
    </w:p>
    <w:p w14:paraId="58E9C4B5" w14:textId="76345421" w:rsidR="00AD2F70" w:rsidRPr="00DB4706" w:rsidRDefault="00AD2F70" w:rsidP="00AD2F70">
      <w:pPr>
        <w:pStyle w:val="Prrafodelista"/>
        <w:numPr>
          <w:ilvl w:val="0"/>
          <w:numId w:val="1"/>
        </w:numPr>
        <w:spacing w:after="0" w:line="240" w:lineRule="auto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PORTADA</w:t>
      </w:r>
    </w:p>
    <w:p w14:paraId="02C73644" w14:textId="52D27135" w:rsidR="00AD2F70" w:rsidRPr="00DB4706" w:rsidRDefault="00417764" w:rsidP="0003658D">
      <w:pPr>
        <w:spacing w:after="0" w:line="240" w:lineRule="auto"/>
        <w:ind w:left="4248" w:hanging="3888"/>
        <w:rPr>
          <w:rFonts w:ascii="Times New Roman" w:hAnsi="Times New Roman"/>
        </w:rPr>
      </w:pPr>
      <w:r>
        <w:rPr>
          <w:rFonts w:ascii="Times New Roman" w:hAnsi="Times New Roman"/>
        </w:rPr>
        <w:t>Tema</w:t>
      </w:r>
      <w:r w:rsidR="00AD2F70" w:rsidRPr="00DB4706">
        <w:rPr>
          <w:rFonts w:ascii="Times New Roman" w:hAnsi="Times New Roman"/>
        </w:rPr>
        <w:t xml:space="preserve">: </w:t>
      </w:r>
      <w:r w:rsidR="00AD2F70" w:rsidRPr="00DB4706">
        <w:rPr>
          <w:rFonts w:ascii="Times New Roman" w:hAnsi="Times New Roman"/>
        </w:rPr>
        <w:tab/>
      </w:r>
      <w:r w:rsidR="00C65AD1" w:rsidRPr="00C65AD1">
        <w:rPr>
          <w:rFonts w:ascii="Times New Roman" w:hAnsi="Times New Roman"/>
        </w:rPr>
        <w:t>APE 2. Tratamiento de transacciones</w:t>
      </w:r>
    </w:p>
    <w:p w14:paraId="613F4A82" w14:textId="7147C539" w:rsidR="00AD2F70" w:rsidRPr="00DB4706" w:rsidRDefault="00AF2F1F" w:rsidP="0003522E">
      <w:pPr>
        <w:spacing w:after="0" w:line="240" w:lineRule="auto"/>
        <w:ind w:left="360"/>
        <w:rPr>
          <w:rFonts w:ascii="Times New Roman" w:hAnsi="Times New Roman"/>
        </w:rPr>
      </w:pPr>
      <w:r w:rsidRPr="00DB4706">
        <w:rPr>
          <w:rFonts w:ascii="Times New Roman" w:hAnsi="Times New Roman"/>
        </w:rPr>
        <w:t>Unidad de Organización Curricular</w:t>
      </w:r>
      <w:r w:rsidR="00AD2F70" w:rsidRPr="00DB4706">
        <w:rPr>
          <w:rFonts w:ascii="Times New Roman" w:hAnsi="Times New Roman"/>
        </w:rPr>
        <w:t>:</w:t>
      </w:r>
      <w:r w:rsidR="0003522E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sdt>
        <w:sdtPr>
          <w:rPr>
            <w:rFonts w:ascii="Times New Roman" w:hAnsi="Times New Roman"/>
            <w:bCs/>
          </w:rPr>
          <w:alias w:val="UOC"/>
          <w:tag w:val="UOC"/>
          <w:id w:val="351236873"/>
          <w:placeholder>
            <w:docPart w:val="D17D6517A6074BF4BE90F99BAD0A954B"/>
          </w:placeholder>
          <w:dropDownList>
            <w:listItem w:value="Elige un elemento."/>
            <w:listItem w:displayText="BÁSICA" w:value="BÁSICA"/>
            <w:listItem w:displayText="PROFESIONAL" w:value="PROFESIONAL"/>
          </w:dropDownList>
        </w:sdtPr>
        <w:sdtEndPr/>
        <w:sdtContent>
          <w:r w:rsidR="00EE4093">
            <w:rPr>
              <w:rFonts w:ascii="Times New Roman" w:hAnsi="Times New Roman"/>
              <w:bCs/>
            </w:rPr>
            <w:t>PROFESIONAL</w:t>
          </w:r>
        </w:sdtContent>
      </w:sdt>
    </w:p>
    <w:p w14:paraId="0E65E5D7" w14:textId="0B7A9775" w:rsidR="00AD2F70" w:rsidRPr="00DB4706" w:rsidRDefault="004608C3" w:rsidP="0003522E">
      <w:pPr>
        <w:spacing w:after="0" w:line="240" w:lineRule="auto"/>
        <w:ind w:left="360"/>
        <w:rPr>
          <w:rFonts w:ascii="Times New Roman" w:hAnsi="Times New Roman"/>
        </w:rPr>
      </w:pPr>
      <w:r>
        <w:rPr>
          <w:rFonts w:ascii="Times New Roman" w:hAnsi="Times New Roman"/>
        </w:rPr>
        <w:t>Nivel</w:t>
      </w:r>
      <w:r w:rsidR="00AD2F70" w:rsidRPr="00DB4706">
        <w:rPr>
          <w:rFonts w:ascii="Times New Roman" w:hAnsi="Times New Roman"/>
        </w:rPr>
        <w:t xml:space="preserve"> y </w:t>
      </w:r>
      <w:r w:rsidR="00A90C7F" w:rsidRPr="00DB4706">
        <w:rPr>
          <w:rFonts w:ascii="Times New Roman" w:hAnsi="Times New Roman"/>
        </w:rPr>
        <w:t>P</w:t>
      </w:r>
      <w:r w:rsidR="00AD2F70" w:rsidRPr="00DB4706">
        <w:rPr>
          <w:rFonts w:ascii="Times New Roman" w:hAnsi="Times New Roman"/>
        </w:rPr>
        <w:t>aralelo:</w:t>
      </w:r>
      <w:r w:rsidR="00AD2F70" w:rsidRPr="00DB4706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03522E">
        <w:rPr>
          <w:rFonts w:ascii="Times New Roman" w:hAnsi="Times New Roman"/>
        </w:rPr>
        <w:tab/>
      </w:r>
      <w:r w:rsidR="00E956EC">
        <w:rPr>
          <w:rFonts w:ascii="Times New Roman" w:hAnsi="Times New Roman"/>
        </w:rPr>
        <w:t>5</w:t>
      </w:r>
      <w:r w:rsidR="008310AF">
        <w:rPr>
          <w:rFonts w:ascii="Times New Roman" w:hAnsi="Times New Roman"/>
        </w:rPr>
        <w:t xml:space="preserve"> </w:t>
      </w:r>
      <w:r w:rsidR="00EE4093">
        <w:rPr>
          <w:rFonts w:ascii="Times New Roman" w:hAnsi="Times New Roman"/>
        </w:rPr>
        <w:t>A</w:t>
      </w:r>
    </w:p>
    <w:p w14:paraId="53BF93DA" w14:textId="5CF71F9C" w:rsidR="00913935" w:rsidRDefault="00AD2F70" w:rsidP="0003522E">
      <w:pPr>
        <w:spacing w:after="0" w:line="240" w:lineRule="auto"/>
        <w:ind w:left="360"/>
        <w:rPr>
          <w:rFonts w:ascii="Times New Roman" w:hAnsi="Times New Roman"/>
        </w:rPr>
      </w:pPr>
      <w:r w:rsidRPr="00DB4706">
        <w:rPr>
          <w:rFonts w:ascii="Times New Roman" w:hAnsi="Times New Roman"/>
        </w:rPr>
        <w:t>Alumnos participantes:</w:t>
      </w:r>
      <w:r w:rsidRPr="00DB4706">
        <w:rPr>
          <w:rFonts w:ascii="Times New Roman" w:hAnsi="Times New Roman"/>
        </w:rPr>
        <w:tab/>
      </w:r>
      <w:r w:rsidRPr="00DB4706">
        <w:rPr>
          <w:rFonts w:ascii="Times New Roman" w:hAnsi="Times New Roman"/>
        </w:rPr>
        <w:tab/>
      </w:r>
      <w:r w:rsidR="00A65CD6">
        <w:rPr>
          <w:rFonts w:ascii="Times New Roman" w:hAnsi="Times New Roman"/>
        </w:rPr>
        <w:tab/>
      </w:r>
      <w:r w:rsidR="00913935">
        <w:rPr>
          <w:rFonts w:ascii="Times New Roman" w:hAnsi="Times New Roman"/>
        </w:rPr>
        <w:t>Analuiza Castillo Jimmy</w:t>
      </w:r>
      <w:r w:rsidR="00AD1AB0">
        <w:rPr>
          <w:rFonts w:ascii="Times New Roman" w:hAnsi="Times New Roman"/>
        </w:rPr>
        <w:t xml:space="preserve"> Sebastián</w:t>
      </w:r>
    </w:p>
    <w:p w14:paraId="26DEC5E5" w14:textId="7DA8E755" w:rsidR="00AD2F70" w:rsidRDefault="00EE4093" w:rsidP="00913935">
      <w:pPr>
        <w:spacing w:after="0" w:line="240" w:lineRule="auto"/>
        <w:ind w:left="3900" w:firstLine="348"/>
        <w:rPr>
          <w:rFonts w:ascii="Times New Roman" w:hAnsi="Times New Roman"/>
        </w:rPr>
      </w:pPr>
      <w:r>
        <w:rPr>
          <w:rFonts w:ascii="Times New Roman" w:hAnsi="Times New Roman"/>
        </w:rPr>
        <w:t>Gordillo Guevara Luis Josué</w:t>
      </w:r>
    </w:p>
    <w:p w14:paraId="29845265" w14:textId="69B34F05" w:rsidR="00913935" w:rsidRDefault="00913935" w:rsidP="00913935">
      <w:pPr>
        <w:spacing w:after="0" w:line="240" w:lineRule="auto"/>
        <w:ind w:left="3900" w:firstLine="348"/>
        <w:rPr>
          <w:rFonts w:ascii="Times New Roman" w:hAnsi="Times New Roman"/>
        </w:rPr>
      </w:pPr>
      <w:r>
        <w:rPr>
          <w:rFonts w:ascii="Times New Roman" w:hAnsi="Times New Roman"/>
        </w:rPr>
        <w:t>Manobanda</w:t>
      </w:r>
      <w:r w:rsidR="00D44F67">
        <w:rPr>
          <w:rFonts w:ascii="Times New Roman" w:hAnsi="Times New Roman"/>
        </w:rPr>
        <w:t xml:space="preserve"> Chango</w:t>
      </w:r>
      <w:r>
        <w:rPr>
          <w:rFonts w:ascii="Times New Roman" w:hAnsi="Times New Roman"/>
        </w:rPr>
        <w:t xml:space="preserve"> Ana</w:t>
      </w:r>
      <w:r w:rsidR="00D44F67">
        <w:rPr>
          <w:rFonts w:ascii="Times New Roman" w:hAnsi="Times New Roman"/>
        </w:rPr>
        <w:t xml:space="preserve"> Patricia</w:t>
      </w:r>
    </w:p>
    <w:p w14:paraId="56F6E65E" w14:textId="582885F7" w:rsidR="00D44F67" w:rsidRPr="00DB4706" w:rsidRDefault="00913935" w:rsidP="00EF024C">
      <w:pPr>
        <w:spacing w:after="0" w:line="240" w:lineRule="auto"/>
        <w:ind w:left="3900" w:firstLine="348"/>
        <w:rPr>
          <w:rFonts w:ascii="Times New Roman" w:hAnsi="Times New Roman"/>
        </w:rPr>
      </w:pPr>
      <w:r>
        <w:rPr>
          <w:rFonts w:ascii="Times New Roman" w:hAnsi="Times New Roman"/>
        </w:rPr>
        <w:t>Peñaloza Narváez Johnny Alexander</w:t>
      </w:r>
    </w:p>
    <w:p w14:paraId="09E049B4" w14:textId="01ADD17E" w:rsidR="00F350A7" w:rsidRDefault="00672CC5" w:rsidP="0003522E">
      <w:pPr>
        <w:spacing w:after="0" w:line="240" w:lineRule="auto"/>
        <w:ind w:left="360"/>
        <w:rPr>
          <w:rFonts w:ascii="Times New Roman" w:hAnsi="Times New Roman"/>
        </w:rPr>
      </w:pPr>
      <w:r>
        <w:rPr>
          <w:rFonts w:ascii="Times New Roman" w:hAnsi="Times New Roman"/>
        </w:rPr>
        <w:t>Asignatura</w:t>
      </w:r>
      <w:r w:rsidR="00AD2F70" w:rsidRPr="00DB4706">
        <w:rPr>
          <w:rFonts w:ascii="Times New Roman" w:hAnsi="Times New Roman"/>
        </w:rPr>
        <w:t>:</w:t>
      </w:r>
      <w:r w:rsidR="00AD2F70" w:rsidRPr="00DB4706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ab/>
      </w:r>
      <w:r w:rsidR="008310AF">
        <w:rPr>
          <w:rFonts w:ascii="Times New Roman" w:hAnsi="Times New Roman"/>
        </w:rPr>
        <w:tab/>
      </w:r>
      <w:r w:rsidR="0003522E">
        <w:rPr>
          <w:rFonts w:ascii="Times New Roman" w:hAnsi="Times New Roman"/>
        </w:rPr>
        <w:tab/>
      </w:r>
      <w:r w:rsidR="00913935">
        <w:rPr>
          <w:rFonts w:ascii="Times New Roman" w:hAnsi="Times New Roman"/>
        </w:rPr>
        <w:t>Sistemas de Base de Datos Distribuidos</w:t>
      </w:r>
    </w:p>
    <w:p w14:paraId="4B5AB6DC" w14:textId="55CDAECC" w:rsidR="00AD2F70" w:rsidRDefault="008310AF" w:rsidP="0003522E">
      <w:pPr>
        <w:spacing w:after="0" w:line="240" w:lineRule="auto"/>
        <w:ind w:left="360"/>
        <w:rPr>
          <w:rFonts w:ascii="Times New Roman" w:hAnsi="Times New Roman"/>
        </w:rPr>
      </w:pPr>
      <w:r w:rsidRPr="00DB4706">
        <w:rPr>
          <w:rFonts w:ascii="Times New Roman" w:hAnsi="Times New Roman"/>
        </w:rPr>
        <w:t>Docente</w:t>
      </w:r>
      <w:r>
        <w:rPr>
          <w:rFonts w:ascii="Times New Roman" w:hAnsi="Times New Roman"/>
        </w:rPr>
        <w:t>:</w:t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>
        <w:rPr>
          <w:rFonts w:ascii="Times New Roman" w:hAnsi="Times New Roman"/>
        </w:rPr>
        <w:tab/>
      </w:r>
      <w:r w:rsidR="0003522E">
        <w:rPr>
          <w:rFonts w:ascii="Times New Roman" w:hAnsi="Times New Roman"/>
        </w:rPr>
        <w:tab/>
      </w:r>
      <w:r w:rsidR="00AD2F70" w:rsidRPr="00DB4706">
        <w:rPr>
          <w:rFonts w:ascii="Times New Roman" w:hAnsi="Times New Roman"/>
        </w:rPr>
        <w:t xml:space="preserve">Ing. </w:t>
      </w:r>
      <w:r w:rsidR="00913935">
        <w:rPr>
          <w:rFonts w:ascii="Times New Roman" w:hAnsi="Times New Roman"/>
        </w:rPr>
        <w:t>José Caiza</w:t>
      </w:r>
    </w:p>
    <w:p w14:paraId="335BF25F" w14:textId="77777777" w:rsidR="0064376C" w:rsidRPr="00DB4706" w:rsidRDefault="0064376C" w:rsidP="00AD2F70">
      <w:pPr>
        <w:spacing w:after="0" w:line="240" w:lineRule="auto"/>
        <w:rPr>
          <w:rFonts w:ascii="Times New Roman" w:hAnsi="Times New Roman"/>
        </w:rPr>
      </w:pPr>
    </w:p>
    <w:p w14:paraId="7225F980" w14:textId="17EF0AB9" w:rsidR="00AD2F70" w:rsidRPr="00DB4706" w:rsidRDefault="00AD2F70" w:rsidP="00AD2F70">
      <w:pPr>
        <w:pStyle w:val="Prrafodelista"/>
        <w:numPr>
          <w:ilvl w:val="0"/>
          <w:numId w:val="1"/>
        </w:numPr>
        <w:spacing w:after="0" w:line="240" w:lineRule="auto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INFORME DE</w:t>
      </w:r>
      <w:r w:rsidR="006255B8">
        <w:rPr>
          <w:rFonts w:ascii="Times New Roman" w:hAnsi="Times New Roman"/>
          <w:b/>
        </w:rPr>
        <w:t xml:space="preserve"> </w:t>
      </w:r>
      <w:r w:rsidR="00023856">
        <w:rPr>
          <w:rFonts w:ascii="Times New Roman" w:hAnsi="Times New Roman"/>
          <w:b/>
        </w:rPr>
        <w:t>GUIA APE</w:t>
      </w:r>
    </w:p>
    <w:p w14:paraId="35E18CB3" w14:textId="77777777" w:rsidR="00AD2F70" w:rsidRPr="00DB4706" w:rsidRDefault="00AD2F70" w:rsidP="00AD2F70">
      <w:pPr>
        <w:pStyle w:val="Prrafodelista"/>
        <w:numPr>
          <w:ilvl w:val="0"/>
          <w:numId w:val="2"/>
        </w:numPr>
        <w:spacing w:after="0" w:line="240" w:lineRule="auto"/>
        <w:rPr>
          <w:rFonts w:ascii="Times New Roman" w:hAnsi="Times New Roman"/>
          <w:b/>
          <w:color w:val="FFFFFF" w:themeColor="background1"/>
          <w:sz w:val="4"/>
          <w:szCs w:val="4"/>
        </w:rPr>
      </w:pPr>
      <w:r w:rsidRPr="00DB4706">
        <w:rPr>
          <w:rFonts w:ascii="Times New Roman" w:hAnsi="Times New Roman"/>
          <w:b/>
          <w:color w:val="FFFFFF" w:themeColor="background1"/>
          <w:sz w:val="4"/>
          <w:szCs w:val="4"/>
        </w:rPr>
        <w:t>PP</w:t>
      </w:r>
    </w:p>
    <w:p w14:paraId="28DF89C4" w14:textId="77777777" w:rsidR="00AD2F70" w:rsidRPr="00DB4706" w:rsidRDefault="00AD2F70" w:rsidP="00AD2F70">
      <w:pPr>
        <w:pStyle w:val="Prrafodelista"/>
        <w:numPr>
          <w:ilvl w:val="0"/>
          <w:numId w:val="2"/>
        </w:numPr>
        <w:spacing w:after="0" w:line="240" w:lineRule="auto"/>
        <w:rPr>
          <w:rFonts w:ascii="Times New Roman" w:hAnsi="Times New Roman"/>
          <w:b/>
          <w:color w:val="FFFFFF" w:themeColor="background1"/>
          <w:sz w:val="4"/>
          <w:szCs w:val="4"/>
        </w:rPr>
      </w:pPr>
      <w:r w:rsidRPr="00DB4706">
        <w:rPr>
          <w:rFonts w:ascii="Times New Roman" w:hAnsi="Times New Roman"/>
          <w:b/>
          <w:color w:val="FFFFFF" w:themeColor="background1"/>
          <w:sz w:val="4"/>
          <w:szCs w:val="4"/>
        </w:rPr>
        <w:t>YY</w:t>
      </w:r>
    </w:p>
    <w:p w14:paraId="62BE7F1E" w14:textId="631CDB44" w:rsidR="00D0760F" w:rsidRPr="00C665B3" w:rsidRDefault="00AD2F70" w:rsidP="00C665B3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Objetivos</w:t>
      </w:r>
    </w:p>
    <w:p w14:paraId="08933E6A" w14:textId="6ACB613E" w:rsidR="00D0760F" w:rsidRDefault="006255B8" w:rsidP="00644294">
      <w:pPr>
        <w:pStyle w:val="Prrafodelista"/>
        <w:spacing w:after="120" w:line="240" w:lineRule="auto"/>
        <w:ind w:left="357" w:firstLine="351"/>
        <w:contextualSpacing w:val="0"/>
        <w:rPr>
          <w:rFonts w:ascii="Times New Roman" w:hAnsi="Times New Roman"/>
          <w:b/>
          <w:bCs/>
        </w:rPr>
      </w:pPr>
      <w:r w:rsidRPr="004F2F99">
        <w:rPr>
          <w:rFonts w:ascii="Times New Roman" w:hAnsi="Times New Roman"/>
          <w:b/>
          <w:bCs/>
        </w:rPr>
        <w:t>General:</w:t>
      </w:r>
    </w:p>
    <w:p w14:paraId="175E8362" w14:textId="38610807" w:rsidR="00C65AD1" w:rsidRPr="00C65AD1" w:rsidRDefault="00C65AD1" w:rsidP="00C65AD1">
      <w:pPr>
        <w:pStyle w:val="Prrafodelista"/>
        <w:spacing w:after="120" w:line="240" w:lineRule="auto"/>
        <w:ind w:left="357" w:firstLine="351"/>
        <w:contextualSpacing w:val="0"/>
        <w:jc w:val="both"/>
        <w:rPr>
          <w:rFonts w:ascii="Times New Roman" w:hAnsi="Times New Roman"/>
        </w:rPr>
      </w:pPr>
      <w:r w:rsidRPr="00C65AD1">
        <w:rPr>
          <w:rFonts w:ascii="Times New Roman" w:hAnsi="Times New Roman"/>
        </w:rPr>
        <w:t>Determinar el comportamiento de un SGBD con transacciones</w:t>
      </w:r>
      <w:r>
        <w:rPr>
          <w:rFonts w:ascii="Times New Roman" w:hAnsi="Times New Roman"/>
        </w:rPr>
        <w:t>.</w:t>
      </w:r>
    </w:p>
    <w:p w14:paraId="7185087F" w14:textId="4C3E2EB9" w:rsidR="006255B8" w:rsidRPr="004F2F99" w:rsidRDefault="006255B8" w:rsidP="00267D83">
      <w:pPr>
        <w:pStyle w:val="Prrafodelista"/>
        <w:spacing w:after="120" w:line="240" w:lineRule="auto"/>
        <w:ind w:left="357" w:firstLine="346"/>
        <w:contextualSpacing w:val="0"/>
        <w:rPr>
          <w:rFonts w:ascii="Times New Roman" w:hAnsi="Times New Roman"/>
          <w:b/>
          <w:bCs/>
        </w:rPr>
      </w:pPr>
      <w:r w:rsidRPr="004F2F99">
        <w:rPr>
          <w:rFonts w:ascii="Times New Roman" w:hAnsi="Times New Roman"/>
          <w:b/>
          <w:bCs/>
        </w:rPr>
        <w:t>Específicos:</w:t>
      </w:r>
    </w:p>
    <w:p w14:paraId="258229EA" w14:textId="1906AD6B" w:rsidR="00F00C61" w:rsidRDefault="00531718" w:rsidP="00FF2077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Instrucciones</w:t>
      </w:r>
      <w:bookmarkStart w:id="0" w:name="_Hlk196053680"/>
    </w:p>
    <w:p w14:paraId="7FDEF7EC" w14:textId="77777777" w:rsidR="00C65AD1" w:rsidRPr="00C65AD1" w:rsidRDefault="00C65AD1" w:rsidP="00C65AD1">
      <w:pPr>
        <w:pStyle w:val="Prrafodelista"/>
        <w:numPr>
          <w:ilvl w:val="0"/>
          <w:numId w:val="8"/>
        </w:numPr>
        <w:spacing w:after="120" w:line="240" w:lineRule="auto"/>
        <w:jc w:val="both"/>
        <w:rPr>
          <w:rFonts w:ascii="Times New Roman" w:hAnsi="Times New Roman"/>
          <w:bCs/>
        </w:rPr>
      </w:pPr>
      <w:r w:rsidRPr="00C65AD1">
        <w:rPr>
          <w:rFonts w:ascii="Times New Roman" w:hAnsi="Times New Roman"/>
          <w:bCs/>
        </w:rPr>
        <w:t>Conéctese al motor de base de datos</w:t>
      </w:r>
    </w:p>
    <w:p w14:paraId="27DA24C7" w14:textId="354BBFFC" w:rsidR="00C65AD1" w:rsidRPr="00C65AD1" w:rsidRDefault="00C65AD1" w:rsidP="00C65AD1">
      <w:pPr>
        <w:pStyle w:val="Prrafodelista"/>
        <w:numPr>
          <w:ilvl w:val="0"/>
          <w:numId w:val="8"/>
        </w:numPr>
        <w:spacing w:after="120" w:line="240" w:lineRule="auto"/>
        <w:jc w:val="both"/>
        <w:rPr>
          <w:rFonts w:ascii="Times New Roman" w:hAnsi="Times New Roman"/>
          <w:bCs/>
        </w:rPr>
      </w:pPr>
      <w:r w:rsidRPr="00C65AD1">
        <w:rPr>
          <w:rFonts w:ascii="Times New Roman" w:hAnsi="Times New Roman"/>
          <w:bCs/>
        </w:rPr>
        <w:t>Cree una BD llamada Universidad</w:t>
      </w:r>
    </w:p>
    <w:p w14:paraId="7F038BE7" w14:textId="6C632279" w:rsidR="00C65AD1" w:rsidRPr="00C65AD1" w:rsidRDefault="00C65AD1" w:rsidP="00C65AD1">
      <w:pPr>
        <w:pStyle w:val="Prrafodelista"/>
        <w:numPr>
          <w:ilvl w:val="0"/>
          <w:numId w:val="8"/>
        </w:numPr>
        <w:spacing w:after="120" w:line="240" w:lineRule="auto"/>
        <w:jc w:val="both"/>
        <w:rPr>
          <w:rFonts w:ascii="Times New Roman" w:hAnsi="Times New Roman"/>
          <w:bCs/>
        </w:rPr>
      </w:pPr>
      <w:r w:rsidRPr="00C65AD1">
        <w:rPr>
          <w:rFonts w:ascii="Times New Roman" w:hAnsi="Times New Roman"/>
          <w:bCs/>
        </w:rPr>
        <w:t>Ingresemos algunos datos y verificamos la integridad referencial</w:t>
      </w:r>
    </w:p>
    <w:p w14:paraId="461B2237" w14:textId="381F7387" w:rsidR="00C65AD1" w:rsidRPr="00C65AD1" w:rsidRDefault="00C65AD1" w:rsidP="00C65AD1">
      <w:pPr>
        <w:pStyle w:val="Prrafodelista"/>
        <w:numPr>
          <w:ilvl w:val="0"/>
          <w:numId w:val="8"/>
        </w:numPr>
        <w:spacing w:after="120" w:line="240" w:lineRule="auto"/>
        <w:jc w:val="both"/>
        <w:rPr>
          <w:rFonts w:ascii="Times New Roman" w:hAnsi="Times New Roman"/>
          <w:bCs/>
        </w:rPr>
      </w:pPr>
      <w:r w:rsidRPr="00C65AD1">
        <w:rPr>
          <w:rFonts w:ascii="Times New Roman" w:hAnsi="Times New Roman"/>
          <w:bCs/>
        </w:rPr>
        <w:t>Creamos transacciones y probamos las características de atomicidad Commit y Rollback</w:t>
      </w:r>
    </w:p>
    <w:p w14:paraId="19FC7738" w14:textId="7378ADA5" w:rsidR="00C65AD1" w:rsidRPr="00C65AD1" w:rsidRDefault="00C65AD1" w:rsidP="00C65AD1">
      <w:pPr>
        <w:pStyle w:val="Prrafodelista"/>
        <w:numPr>
          <w:ilvl w:val="0"/>
          <w:numId w:val="8"/>
        </w:numPr>
        <w:spacing w:after="120" w:line="240" w:lineRule="auto"/>
        <w:jc w:val="both"/>
        <w:rPr>
          <w:rFonts w:ascii="Times New Roman" w:hAnsi="Times New Roman"/>
          <w:bCs/>
        </w:rPr>
      </w:pPr>
      <w:r w:rsidRPr="00C65AD1">
        <w:rPr>
          <w:rFonts w:ascii="Times New Roman" w:hAnsi="Times New Roman"/>
          <w:bCs/>
        </w:rPr>
        <w:t>Habilitamos una nueva sesión para pruebas</w:t>
      </w:r>
    </w:p>
    <w:p w14:paraId="3037A622" w14:textId="62130FD8" w:rsidR="00C65AD1" w:rsidRPr="00C65AD1" w:rsidRDefault="00C65AD1" w:rsidP="00C65AD1">
      <w:pPr>
        <w:pStyle w:val="Prrafodelista"/>
        <w:numPr>
          <w:ilvl w:val="0"/>
          <w:numId w:val="8"/>
        </w:numPr>
        <w:spacing w:after="120" w:line="240" w:lineRule="auto"/>
        <w:contextualSpacing w:val="0"/>
        <w:jc w:val="both"/>
        <w:rPr>
          <w:rFonts w:ascii="Times New Roman" w:hAnsi="Times New Roman"/>
          <w:bCs/>
        </w:rPr>
      </w:pPr>
      <w:r w:rsidRPr="00C65AD1">
        <w:rPr>
          <w:rFonts w:ascii="Times New Roman" w:hAnsi="Times New Roman"/>
          <w:bCs/>
        </w:rPr>
        <w:t>Manejamos errores On_error, set xact_abort y Try</w:t>
      </w:r>
    </w:p>
    <w:p w14:paraId="2F3436D0" w14:textId="233A7207" w:rsidR="00284689" w:rsidRDefault="00284689" w:rsidP="001A6958">
      <w:pPr>
        <w:pStyle w:val="Prrafodelista"/>
        <w:numPr>
          <w:ilvl w:val="1"/>
          <w:numId w:val="2"/>
        </w:numPr>
        <w:spacing w:after="120" w:line="240" w:lineRule="auto"/>
        <w:contextualSpacing w:val="0"/>
        <w:jc w:val="both"/>
        <w:rPr>
          <w:rFonts w:ascii="Times New Roman" w:hAnsi="Times New Roman"/>
          <w:b/>
        </w:rPr>
      </w:pPr>
      <w:bookmarkStart w:id="1" w:name="_Hlk100140435"/>
      <w:bookmarkEnd w:id="0"/>
      <w:r>
        <w:rPr>
          <w:rFonts w:ascii="Times New Roman" w:hAnsi="Times New Roman"/>
          <w:b/>
        </w:rPr>
        <w:t>Listado de materiales</w:t>
      </w:r>
    </w:p>
    <w:p w14:paraId="197F25C5" w14:textId="77777777" w:rsidR="0046185F" w:rsidRDefault="0046185F" w:rsidP="0046185F">
      <w:pPr>
        <w:spacing w:after="0" w:line="240" w:lineRule="auto"/>
        <w:ind w:left="360" w:firstLine="348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Listado de equipos y materiales generales empleados en la guía práctica:</w:t>
      </w:r>
    </w:p>
    <w:p w14:paraId="3DD8A985" w14:textId="77777777" w:rsidR="0046185F" w:rsidRPr="00FC0F46" w:rsidRDefault="0046185F" w:rsidP="0046185F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Cs/>
        </w:rPr>
        <w:t>Computadora</w:t>
      </w:r>
    </w:p>
    <w:p w14:paraId="3BEC1A93" w14:textId="08E50E25" w:rsidR="0046185F" w:rsidRPr="00C65AD1" w:rsidRDefault="0046185F" w:rsidP="0046185F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Cs/>
        </w:rPr>
        <w:t>Diapositivas</w:t>
      </w:r>
    </w:p>
    <w:p w14:paraId="565C4A50" w14:textId="3D95A7FE" w:rsidR="00C65AD1" w:rsidRPr="00FC0F46" w:rsidRDefault="00C65AD1" w:rsidP="0046185F">
      <w:pPr>
        <w:pStyle w:val="Prrafodelista"/>
        <w:numPr>
          <w:ilvl w:val="0"/>
          <w:numId w:val="7"/>
        </w:numPr>
        <w:spacing w:after="0" w:line="240" w:lineRule="auto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Cs/>
        </w:rPr>
        <w:t>SQL Server</w:t>
      </w:r>
    </w:p>
    <w:p w14:paraId="00C1E694" w14:textId="77777777" w:rsidR="0046185F" w:rsidRDefault="0046185F" w:rsidP="0046185F">
      <w:pPr>
        <w:spacing w:after="0" w:line="240" w:lineRule="auto"/>
        <w:jc w:val="both"/>
        <w:rPr>
          <w:rFonts w:ascii="Times New Roman" w:hAnsi="Times New Roman"/>
          <w:b/>
        </w:rPr>
      </w:pPr>
    </w:p>
    <w:p w14:paraId="584EA916" w14:textId="77777777" w:rsidR="0046185F" w:rsidRDefault="0046185F" w:rsidP="0046185F">
      <w:pPr>
        <w:spacing w:after="0" w:line="240" w:lineRule="auto"/>
        <w:ind w:left="708"/>
        <w:jc w:val="both"/>
        <w:rPr>
          <w:rFonts w:ascii="Times New Roman" w:hAnsi="Times New Roman"/>
        </w:rPr>
      </w:pPr>
      <w:r>
        <w:rPr>
          <w:rFonts w:ascii="Times New Roman" w:hAnsi="Times New Roman"/>
          <w:bCs/>
        </w:rPr>
        <w:t>TAC (</w:t>
      </w:r>
      <w:r w:rsidRPr="0080532C">
        <w:rPr>
          <w:rFonts w:ascii="Times New Roman" w:hAnsi="Times New Roman"/>
          <w:bCs/>
        </w:rPr>
        <w:t>Tecnologías para el Aprendizaje y Conocimiento</w:t>
      </w:r>
      <w:r>
        <w:rPr>
          <w:rFonts w:ascii="Times New Roman" w:hAnsi="Times New Roman"/>
        </w:rPr>
        <w:t>) empleados en la guía práctica:</w:t>
      </w:r>
    </w:p>
    <w:p w14:paraId="5CB98968" w14:textId="77777777" w:rsidR="0046185F" w:rsidRPr="00AD0236" w:rsidRDefault="00E7388C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-118735885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46185F">
            <w:rPr>
              <w:rFonts w:ascii="MS Gothic" w:eastAsia="MS Gothic" w:hAnsi="MS Gothic" w:hint="eastAsia"/>
            </w:rPr>
            <w:t>☐</w:t>
          </w:r>
        </w:sdtContent>
      </w:sdt>
      <w:r w:rsidR="0046185F" w:rsidRPr="00AD0236">
        <w:rPr>
          <w:rFonts w:ascii="Times New Roman" w:hAnsi="Times New Roman"/>
        </w:rPr>
        <w:t>Plataformas educativas</w:t>
      </w:r>
    </w:p>
    <w:p w14:paraId="54D94182" w14:textId="77777777" w:rsidR="0046185F" w:rsidRPr="00AD0236" w:rsidRDefault="00E7388C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250631507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46185F">
            <w:rPr>
              <w:rFonts w:ascii="MS Gothic" w:eastAsia="MS Gothic" w:hAnsi="MS Gothic" w:hint="eastAsia"/>
            </w:rPr>
            <w:t>☒</w:t>
          </w:r>
        </w:sdtContent>
      </w:sdt>
      <w:r w:rsidR="0046185F" w:rsidRPr="00AD0236">
        <w:rPr>
          <w:rFonts w:ascii="Times New Roman" w:hAnsi="Times New Roman"/>
        </w:rPr>
        <w:t>Simuladores y laboratorios virtuales</w:t>
      </w:r>
    </w:p>
    <w:p w14:paraId="2DB2F331" w14:textId="77777777" w:rsidR="0046185F" w:rsidRPr="00AD0236" w:rsidRDefault="00E7388C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-1309625230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46185F">
            <w:rPr>
              <w:rFonts w:ascii="MS Gothic" w:eastAsia="MS Gothic" w:hAnsi="MS Gothic" w:hint="eastAsia"/>
            </w:rPr>
            <w:t>☐</w:t>
          </w:r>
        </w:sdtContent>
      </w:sdt>
      <w:r w:rsidR="0046185F" w:rsidRPr="00AD0236">
        <w:rPr>
          <w:rFonts w:ascii="Times New Roman" w:hAnsi="Times New Roman"/>
        </w:rPr>
        <w:t>Aplicaciones educativas</w:t>
      </w:r>
    </w:p>
    <w:p w14:paraId="452865E8" w14:textId="5D0B4B9E" w:rsidR="0046185F" w:rsidRPr="00AD0236" w:rsidRDefault="00E7388C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241992770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46185F">
            <w:rPr>
              <w:rFonts w:ascii="MS Gothic" w:eastAsia="MS Gothic" w:hAnsi="MS Gothic" w:hint="eastAsia"/>
            </w:rPr>
            <w:t>☒</w:t>
          </w:r>
        </w:sdtContent>
      </w:sdt>
      <w:r w:rsidR="0046185F" w:rsidRPr="00AD0236">
        <w:rPr>
          <w:rFonts w:ascii="Times New Roman" w:hAnsi="Times New Roman"/>
        </w:rPr>
        <w:t>Recursos audiovisuales</w:t>
      </w:r>
    </w:p>
    <w:p w14:paraId="39DA5D95" w14:textId="77777777" w:rsidR="0046185F" w:rsidRPr="00AD0236" w:rsidRDefault="00E7388C" w:rsidP="0046185F">
      <w:pPr>
        <w:spacing w:after="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210547709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46185F">
            <w:rPr>
              <w:rFonts w:ascii="MS Gothic" w:eastAsia="MS Gothic" w:hAnsi="MS Gothic" w:hint="eastAsia"/>
            </w:rPr>
            <w:t>☐</w:t>
          </w:r>
        </w:sdtContent>
      </w:sdt>
      <w:r w:rsidR="0046185F" w:rsidRPr="00AD0236">
        <w:rPr>
          <w:rFonts w:ascii="Times New Roman" w:hAnsi="Times New Roman"/>
        </w:rPr>
        <w:t>Gamificación</w:t>
      </w:r>
    </w:p>
    <w:p w14:paraId="4B4751C1" w14:textId="608F8C7D" w:rsidR="0046185F" w:rsidRPr="0046185F" w:rsidRDefault="00E7388C" w:rsidP="0046185F">
      <w:pPr>
        <w:spacing w:after="120" w:line="240" w:lineRule="auto"/>
        <w:ind w:left="1057"/>
        <w:jc w:val="both"/>
        <w:rPr>
          <w:rFonts w:ascii="Times New Roman" w:hAnsi="Times New Roman"/>
        </w:rPr>
      </w:pPr>
      <w:sdt>
        <w:sdtPr>
          <w:rPr>
            <w:rFonts w:ascii="Times New Roman" w:hAnsi="Times New Roman"/>
          </w:rPr>
          <w:id w:val="1670822063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46185F">
            <w:rPr>
              <w:rFonts w:ascii="MS Gothic" w:eastAsia="MS Gothic" w:hAnsi="MS Gothic" w:hint="eastAsia"/>
            </w:rPr>
            <w:t>☒</w:t>
          </w:r>
        </w:sdtContent>
      </w:sdt>
      <w:r w:rsidR="0046185F" w:rsidRPr="00AD0236">
        <w:rPr>
          <w:rFonts w:ascii="Times New Roman" w:hAnsi="Times New Roman"/>
        </w:rPr>
        <w:t>Inteligencia Artificial</w:t>
      </w:r>
    </w:p>
    <w:p w14:paraId="16E14C81" w14:textId="0B64A5AB" w:rsidR="008B47F6" w:rsidRDefault="00E71161" w:rsidP="001A6958">
      <w:pPr>
        <w:pStyle w:val="Prrafodelista"/>
        <w:numPr>
          <w:ilvl w:val="1"/>
          <w:numId w:val="2"/>
        </w:numPr>
        <w:spacing w:after="120" w:line="240" w:lineRule="auto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Desarrollo de la actividad</w:t>
      </w:r>
    </w:p>
    <w:p w14:paraId="4842F21B" w14:textId="54A6E712" w:rsidR="004803A2" w:rsidRDefault="00ED2E41" w:rsidP="003A0705">
      <w:pPr>
        <w:pStyle w:val="Prrafodelista"/>
        <w:shd w:val="clear" w:color="auto" w:fill="DDD9C3" w:themeFill="background2" w:themeFillShade="E6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Creación</w:t>
      </w:r>
      <w:r w:rsidR="00285098">
        <w:rPr>
          <w:rFonts w:ascii="Times New Roman" w:hAnsi="Times New Roman"/>
          <w:b/>
        </w:rPr>
        <w:t xml:space="preserve"> de Base de Datos </w:t>
      </w:r>
    </w:p>
    <w:p w14:paraId="46009299" w14:textId="4B6907B9" w:rsidR="00285098" w:rsidRDefault="00285098" w:rsidP="00285098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 w:rsidRPr="3CC83BC1">
        <w:rPr>
          <w:rFonts w:ascii="Times New Roman" w:hAnsi="Times New Roman"/>
          <w:b/>
          <w:bCs/>
        </w:rPr>
        <w:t xml:space="preserve">Paso 1.- </w:t>
      </w:r>
      <w:r w:rsidR="00436E8E">
        <w:rPr>
          <w:rFonts w:ascii="Times New Roman" w:hAnsi="Times New Roman"/>
        </w:rPr>
        <w:t>Crear una Base de Datos llamada Universidad en la cual se crean las tablas con sus respectivas relaciones como se muestra en la Fig 1</w:t>
      </w:r>
      <w:r w:rsidRPr="00962526">
        <w:rPr>
          <w:rFonts w:ascii="Times New Roman" w:hAnsi="Times New Roman"/>
        </w:rPr>
        <w:t>.</w:t>
      </w:r>
    </w:p>
    <w:p w14:paraId="7C6821E8" w14:textId="175A27B7" w:rsidR="00436E8E" w:rsidRDefault="00436E8E" w:rsidP="00436E8E">
      <w:pPr>
        <w:pStyle w:val="Prrafodelista"/>
        <w:spacing w:before="240" w:after="120" w:line="240" w:lineRule="auto"/>
        <w:contextualSpacing w:val="0"/>
        <w:jc w:val="center"/>
        <w:rPr>
          <w:rFonts w:ascii="Times New Roman" w:hAnsi="Times New Roman"/>
        </w:rPr>
      </w:pPr>
      <w:r>
        <w:rPr>
          <w:noProof/>
        </w:rPr>
        <w:lastRenderedPageBreak/>
        <w:drawing>
          <wp:inline distT="0" distB="0" distL="0" distR="0" wp14:anchorId="65B51950" wp14:editId="16CB42E5">
            <wp:extent cx="4054319" cy="2812851"/>
            <wp:effectExtent l="19050" t="19050" r="22860" b="26035"/>
            <wp:docPr id="2" name="Imagen 2" descr="Diagram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Imagen 2" descr="Diagrama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57463" cy="2815032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7CD1B4E7" w14:textId="7766AF55" w:rsidR="00285098" w:rsidRDefault="00436E8E" w:rsidP="007520D9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 w:rsidRPr="00ED2E41">
        <w:rPr>
          <w:rFonts w:ascii="Times New Roman" w:hAnsi="Times New Roman"/>
          <w:b/>
          <w:bCs/>
          <w:color w:val="auto"/>
        </w:rPr>
        <w:t xml:space="preserve">Fig  </w:t>
      </w:r>
      <w:r w:rsidRPr="00ED2E41">
        <w:rPr>
          <w:rFonts w:ascii="Times New Roman" w:hAnsi="Times New Roman"/>
          <w:b/>
          <w:bCs/>
          <w:color w:val="auto"/>
        </w:rPr>
        <w:fldChar w:fldCharType="begin"/>
      </w:r>
      <w:r w:rsidRPr="00ED2E41">
        <w:rPr>
          <w:rFonts w:ascii="Times New Roman" w:hAnsi="Times New Roman"/>
          <w:b/>
          <w:bCs/>
          <w:color w:val="auto"/>
        </w:rPr>
        <w:instrText xml:space="preserve"> SEQ Fig_ \* ARABIC </w:instrText>
      </w:r>
      <w:r w:rsidRPr="00ED2E41">
        <w:rPr>
          <w:rFonts w:ascii="Times New Roman" w:hAnsi="Times New Roman"/>
          <w:b/>
          <w:bCs/>
          <w:color w:val="auto"/>
        </w:rPr>
        <w:fldChar w:fldCharType="separate"/>
      </w:r>
      <w:r w:rsidRPr="00ED2E41">
        <w:rPr>
          <w:rFonts w:ascii="Times New Roman" w:hAnsi="Times New Roman"/>
          <w:b/>
          <w:bCs/>
          <w:noProof/>
          <w:color w:val="auto"/>
        </w:rPr>
        <w:t>1</w:t>
      </w:r>
      <w:r w:rsidRPr="00ED2E41">
        <w:rPr>
          <w:rFonts w:ascii="Times New Roman" w:hAnsi="Times New Roman"/>
          <w:b/>
          <w:bCs/>
          <w:color w:val="auto"/>
        </w:rPr>
        <w:fldChar w:fldCharType="end"/>
      </w:r>
      <w:r w:rsidR="00C51E9E">
        <w:rPr>
          <w:rFonts w:ascii="Times New Roman" w:hAnsi="Times New Roman"/>
          <w:b/>
          <w:bCs/>
          <w:color w:val="auto"/>
        </w:rPr>
        <w:t xml:space="preserve">. </w:t>
      </w:r>
      <w:r w:rsidRPr="00ED2E41">
        <w:rPr>
          <w:rFonts w:ascii="Times New Roman" w:hAnsi="Times New Roman"/>
          <w:i w:val="0"/>
          <w:iCs w:val="0"/>
          <w:color w:val="auto"/>
        </w:rPr>
        <w:t xml:space="preserve"> Modelo Entidad Relación de BD Universidad.</w:t>
      </w:r>
    </w:p>
    <w:p w14:paraId="27166692" w14:textId="2169A421" w:rsidR="00ED2E41" w:rsidRDefault="00ED2E41" w:rsidP="00ED2E41"/>
    <w:p w14:paraId="26267F2A" w14:textId="53CB4B9E" w:rsidR="00ED2E41" w:rsidRPr="00ED2E41" w:rsidRDefault="00ED2E41" w:rsidP="00ED2E41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 w:rsidRPr="3CC83BC1">
        <w:rPr>
          <w:rFonts w:ascii="Times New Roman" w:hAnsi="Times New Roman"/>
          <w:b/>
          <w:bCs/>
        </w:rPr>
        <w:t xml:space="preserve">Paso </w:t>
      </w:r>
      <w:r>
        <w:rPr>
          <w:rFonts w:ascii="Times New Roman" w:hAnsi="Times New Roman"/>
          <w:b/>
          <w:bCs/>
        </w:rPr>
        <w:t>2</w:t>
      </w:r>
      <w:r w:rsidRPr="3CC83BC1">
        <w:rPr>
          <w:rFonts w:ascii="Times New Roman" w:hAnsi="Times New Roman"/>
          <w:b/>
          <w:bCs/>
        </w:rPr>
        <w:t>.-</w:t>
      </w:r>
      <w:r>
        <w:rPr>
          <w:rFonts w:ascii="Times New Roman" w:hAnsi="Times New Roman"/>
          <w:b/>
          <w:bCs/>
        </w:rPr>
        <w:t xml:space="preserve"> </w:t>
      </w:r>
      <w:r w:rsidRPr="00ED2E41">
        <w:rPr>
          <w:rFonts w:ascii="Times New Roman" w:hAnsi="Times New Roman"/>
        </w:rPr>
        <w:t>Insertar datos de prueba para poder realizar las diferentes transacciones a lo largo de la guía</w:t>
      </w:r>
      <w:r>
        <w:rPr>
          <w:rFonts w:ascii="Times New Roman" w:hAnsi="Times New Roman"/>
        </w:rPr>
        <w:t xml:space="preserve"> (Fig 2)</w:t>
      </w:r>
      <w:r w:rsidRPr="00ED2E41">
        <w:rPr>
          <w:rFonts w:ascii="Times New Roman" w:hAnsi="Times New Roman"/>
        </w:rPr>
        <w:t>.</w:t>
      </w:r>
    </w:p>
    <w:p w14:paraId="3D5EACEC" w14:textId="762B81BB" w:rsidR="00ED2E41" w:rsidRDefault="00ED2E41" w:rsidP="00ED2E41">
      <w:pPr>
        <w:pStyle w:val="Prrafodelista"/>
        <w:spacing w:before="240" w:after="120" w:line="240" w:lineRule="auto"/>
        <w:contextualSpacing w:val="0"/>
        <w:jc w:val="center"/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35EB0921" wp14:editId="04F075E2">
            <wp:extent cx="5336903" cy="1966822"/>
            <wp:effectExtent l="19050" t="19050" r="16510" b="14605"/>
            <wp:docPr id="3" name="Imagen 3" descr="Interfaz de usuario gráfica, Texto, Aplicación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n 3" descr="Interfaz de usuario gráfica, Texto, Aplicación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0269" cy="1975433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882F96A" w14:textId="17F399F9" w:rsidR="00ED2E41" w:rsidRPr="00ED2E41" w:rsidRDefault="00ED2E41" w:rsidP="007520D9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 w:rsidRPr="00ED2E41">
        <w:rPr>
          <w:rFonts w:ascii="Times New Roman" w:hAnsi="Times New Roman"/>
          <w:b/>
          <w:bCs/>
          <w:color w:val="auto"/>
        </w:rPr>
        <w:t xml:space="preserve">Fig  </w:t>
      </w:r>
      <w:r w:rsidRPr="00ED2E41">
        <w:rPr>
          <w:rFonts w:ascii="Times New Roman" w:hAnsi="Times New Roman"/>
          <w:b/>
          <w:bCs/>
          <w:color w:val="auto"/>
        </w:rPr>
        <w:fldChar w:fldCharType="begin"/>
      </w:r>
      <w:r w:rsidRPr="00ED2E41">
        <w:rPr>
          <w:rFonts w:ascii="Times New Roman" w:hAnsi="Times New Roman"/>
          <w:b/>
          <w:bCs/>
          <w:color w:val="auto"/>
        </w:rPr>
        <w:instrText xml:space="preserve"> SEQ Fig_ \* ARABIC </w:instrText>
      </w:r>
      <w:r w:rsidRPr="00ED2E41"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2</w:t>
      </w:r>
      <w:r w:rsidRPr="00ED2E41">
        <w:rPr>
          <w:rFonts w:ascii="Times New Roman" w:hAnsi="Times New Roman"/>
          <w:b/>
          <w:bCs/>
          <w:color w:val="auto"/>
        </w:rPr>
        <w:fldChar w:fldCharType="end"/>
      </w:r>
      <w:r w:rsidR="00C51E9E">
        <w:rPr>
          <w:rFonts w:ascii="Times New Roman" w:hAnsi="Times New Roman"/>
          <w:b/>
          <w:bCs/>
          <w:color w:val="auto"/>
        </w:rPr>
        <w:t xml:space="preserve">. </w:t>
      </w:r>
      <w:r>
        <w:rPr>
          <w:rFonts w:ascii="Times New Roman" w:hAnsi="Times New Roman"/>
          <w:i w:val="0"/>
          <w:iCs w:val="0"/>
          <w:color w:val="auto"/>
        </w:rPr>
        <w:t xml:space="preserve"> Inserción de Datos de Ejemplo en las tablas de BD Universidad</w:t>
      </w:r>
      <w:r w:rsidRPr="00ED2E41">
        <w:rPr>
          <w:rFonts w:ascii="Times New Roman" w:hAnsi="Times New Roman"/>
          <w:i w:val="0"/>
          <w:iCs w:val="0"/>
          <w:color w:val="auto"/>
        </w:rPr>
        <w:t>.</w:t>
      </w:r>
    </w:p>
    <w:p w14:paraId="5CD6BAD8" w14:textId="50E8A765" w:rsidR="003A0705" w:rsidRDefault="00ED2E41" w:rsidP="00CF1D48">
      <w:pPr>
        <w:pStyle w:val="Prrafodelista"/>
        <w:shd w:val="clear" w:color="auto" w:fill="FBD4B4" w:themeFill="accent6" w:themeFillTint="66"/>
        <w:spacing w:after="120" w:line="240" w:lineRule="auto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Verificar Integridad Referencial</w:t>
      </w:r>
    </w:p>
    <w:p w14:paraId="13958B29" w14:textId="6FB19DF1" w:rsidR="00285098" w:rsidRDefault="00ED2E41" w:rsidP="00285098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>Verificación</w:t>
      </w:r>
      <w:r w:rsidR="00285098" w:rsidRPr="3CC83BC1">
        <w:rPr>
          <w:rFonts w:ascii="Times New Roman" w:hAnsi="Times New Roman"/>
          <w:b/>
          <w:bCs/>
        </w:rPr>
        <w:t xml:space="preserve"> 1.- </w:t>
      </w:r>
      <w:r w:rsidRPr="00ED2E41">
        <w:rPr>
          <w:rFonts w:ascii="Times New Roman" w:hAnsi="Times New Roman"/>
        </w:rPr>
        <w:t>Intentar insertar un registro con una clave foránea que no exista</w:t>
      </w:r>
      <w:r>
        <w:rPr>
          <w:rFonts w:ascii="Times New Roman" w:hAnsi="Times New Roman"/>
        </w:rPr>
        <w:t xml:space="preserve"> en este caso al querer asignar una edición de curso a un curso que no existe (Fig 3)</w:t>
      </w:r>
      <w:r w:rsidR="00285098" w:rsidRPr="00962526">
        <w:rPr>
          <w:rFonts w:ascii="Times New Roman" w:hAnsi="Times New Roman"/>
        </w:rPr>
        <w:t>.</w:t>
      </w:r>
    </w:p>
    <w:p w14:paraId="64AA720F" w14:textId="0C0508EF" w:rsidR="00ED2E41" w:rsidRDefault="00ED2E41" w:rsidP="00ED2E41">
      <w:pPr>
        <w:pStyle w:val="Prrafodelista"/>
        <w:spacing w:before="240" w:after="120" w:line="240" w:lineRule="auto"/>
        <w:contextualSpacing w:val="0"/>
        <w:jc w:val="center"/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111CB46B" wp14:editId="28CD96EC">
            <wp:extent cx="4244196" cy="1307097"/>
            <wp:effectExtent l="0" t="0" r="4445" b="7620"/>
            <wp:docPr id="4" name="Imagen 4" descr="Interfaz de usuario gráfica, Texto, Aplicación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Imagen 4" descr="Interfaz de usuario gráfica, Texto, Aplicación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6105" cy="1313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727F0C2" w14:textId="4F73F87F" w:rsidR="00ED2E41" w:rsidRDefault="00ED2E41" w:rsidP="007520D9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3</w:t>
      </w:r>
      <w:r>
        <w:rPr>
          <w:rFonts w:ascii="Times New Roman" w:hAnsi="Times New Roman"/>
          <w:b/>
          <w:bCs/>
          <w:color w:val="auto"/>
        </w:rPr>
        <w:fldChar w:fldCharType="end"/>
      </w:r>
      <w:r w:rsidR="00C51E9E">
        <w:rPr>
          <w:rFonts w:ascii="Times New Roman" w:hAnsi="Times New Roman"/>
          <w:b/>
          <w:bCs/>
          <w:color w:val="auto"/>
        </w:rPr>
        <w:t xml:space="preserve">. </w:t>
      </w:r>
      <w:r>
        <w:rPr>
          <w:rFonts w:ascii="Times New Roman" w:hAnsi="Times New Roman"/>
          <w:i w:val="0"/>
          <w:iCs w:val="0"/>
          <w:color w:val="auto"/>
        </w:rPr>
        <w:t xml:space="preserve"> Fallo por Integridad Referencial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282F62FF" w14:textId="1C810933" w:rsidR="00ED2E41" w:rsidRDefault="00ED2E41" w:rsidP="00ED2E41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lastRenderedPageBreak/>
        <w:t>Verificación</w:t>
      </w:r>
      <w:r w:rsidRPr="3CC83BC1">
        <w:rPr>
          <w:rFonts w:ascii="Times New Roman" w:hAnsi="Times New Roman"/>
          <w:b/>
          <w:bCs/>
        </w:rPr>
        <w:t xml:space="preserve"> </w:t>
      </w:r>
      <w:r>
        <w:rPr>
          <w:rFonts w:ascii="Times New Roman" w:hAnsi="Times New Roman"/>
          <w:b/>
          <w:bCs/>
        </w:rPr>
        <w:t>2</w:t>
      </w:r>
      <w:r w:rsidRPr="3CC83BC1">
        <w:rPr>
          <w:rFonts w:ascii="Times New Roman" w:hAnsi="Times New Roman"/>
          <w:b/>
          <w:bCs/>
        </w:rPr>
        <w:t>.-</w:t>
      </w:r>
      <w:r>
        <w:rPr>
          <w:rFonts w:ascii="Times New Roman" w:hAnsi="Times New Roman"/>
          <w:b/>
          <w:bCs/>
        </w:rPr>
        <w:t xml:space="preserve"> </w:t>
      </w:r>
      <w:r w:rsidRPr="00ED2E41">
        <w:rPr>
          <w:rFonts w:ascii="Times New Roman" w:hAnsi="Times New Roman"/>
        </w:rPr>
        <w:t>Intentar eliminar un curso que ya está siendo usado en course_edition</w:t>
      </w:r>
      <w:r w:rsidR="007520D9">
        <w:rPr>
          <w:rFonts w:ascii="Times New Roman" w:hAnsi="Times New Roman"/>
        </w:rPr>
        <w:t xml:space="preserve"> (Fig 4)</w:t>
      </w:r>
      <w:r w:rsidRPr="00962526">
        <w:rPr>
          <w:rFonts w:ascii="Times New Roman" w:hAnsi="Times New Roman"/>
        </w:rPr>
        <w:t>.</w:t>
      </w:r>
    </w:p>
    <w:p w14:paraId="3050A0A0" w14:textId="25D2EA9C" w:rsidR="007520D9" w:rsidRDefault="007520D9" w:rsidP="007520D9">
      <w:pPr>
        <w:pStyle w:val="Prrafodelista"/>
        <w:spacing w:before="240" w:after="120" w:line="240" w:lineRule="auto"/>
        <w:contextualSpacing w:val="0"/>
        <w:jc w:val="center"/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79C641F7" wp14:editId="465E2C36">
            <wp:extent cx="4589253" cy="1137060"/>
            <wp:effectExtent l="0" t="0" r="1905" b="6350"/>
            <wp:docPr id="5" name="Imagen 5" descr="Interfaz de usuario gráfica, Texto, Aplicación, Word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Imagen 5" descr="Interfaz de usuario gráfica, Texto, Aplicación, Word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02605" cy="11403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ACAA3D" w14:textId="0BA69A1C" w:rsidR="007520D9" w:rsidRDefault="007520D9" w:rsidP="007520D9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4</w:t>
      </w:r>
      <w:r>
        <w:rPr>
          <w:rFonts w:ascii="Times New Roman" w:hAnsi="Times New Roman"/>
          <w:b/>
          <w:bCs/>
          <w:color w:val="auto"/>
        </w:rPr>
        <w:fldChar w:fldCharType="end"/>
      </w:r>
      <w:r w:rsidR="00C51E9E">
        <w:rPr>
          <w:rFonts w:ascii="Times New Roman" w:hAnsi="Times New Roman"/>
          <w:b/>
          <w:bCs/>
          <w:color w:val="auto"/>
        </w:rPr>
        <w:t xml:space="preserve">. </w:t>
      </w:r>
      <w:r>
        <w:rPr>
          <w:rFonts w:ascii="Times New Roman" w:hAnsi="Times New Roman"/>
          <w:i w:val="0"/>
          <w:iCs w:val="0"/>
          <w:color w:val="auto"/>
        </w:rPr>
        <w:t xml:space="preserve"> Fallo por Integridad Referencial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277F3818" w14:textId="77777777" w:rsidR="007520D9" w:rsidRDefault="007520D9" w:rsidP="007520D9">
      <w:pPr>
        <w:pStyle w:val="Prrafodelista"/>
        <w:spacing w:before="240" w:after="120" w:line="240" w:lineRule="auto"/>
        <w:contextualSpacing w:val="0"/>
        <w:jc w:val="center"/>
        <w:rPr>
          <w:rFonts w:ascii="Times New Roman" w:hAnsi="Times New Roman"/>
        </w:rPr>
      </w:pPr>
    </w:p>
    <w:p w14:paraId="17B21429" w14:textId="5030791F" w:rsidR="007520D9" w:rsidRDefault="007520D9" w:rsidP="007520D9">
      <w:pPr>
        <w:pStyle w:val="Prrafodelista"/>
        <w:spacing w:before="240" w:after="120" w:line="24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 xml:space="preserve">Verificación </w:t>
      </w:r>
      <w:r>
        <w:rPr>
          <w:rFonts w:ascii="Times New Roman" w:hAnsi="Times New Roman"/>
          <w:b/>
          <w:bCs/>
        </w:rPr>
        <w:t>3</w:t>
      </w:r>
      <w:r>
        <w:rPr>
          <w:rFonts w:ascii="Times New Roman" w:hAnsi="Times New Roman"/>
          <w:b/>
          <w:bCs/>
        </w:rPr>
        <w:t xml:space="preserve">.- </w:t>
      </w:r>
      <w:r w:rsidRPr="007520D9">
        <w:rPr>
          <w:rFonts w:ascii="Times New Roman" w:hAnsi="Times New Roman"/>
        </w:rPr>
        <w:t>Verificar que no se puede cambiar el valor de una clave primaria (por ejemplo, id de lecturer) si ya está usada como clave foránea en otra tabla (course_edition)</w:t>
      </w:r>
      <w:r>
        <w:rPr>
          <w:rFonts w:ascii="Times New Roman" w:hAnsi="Times New Roman"/>
        </w:rPr>
        <w:t xml:space="preserve"> (Fig 5)</w:t>
      </w:r>
      <w:r>
        <w:rPr>
          <w:rFonts w:ascii="Times New Roman" w:hAnsi="Times New Roman"/>
        </w:rPr>
        <w:t>.</w:t>
      </w:r>
    </w:p>
    <w:p w14:paraId="535ACE94" w14:textId="77777777" w:rsidR="007520D9" w:rsidRDefault="007520D9" w:rsidP="007520D9">
      <w:pPr>
        <w:pStyle w:val="Prrafodelista"/>
        <w:spacing w:before="240" w:after="120" w:line="240" w:lineRule="auto"/>
        <w:jc w:val="both"/>
        <w:rPr>
          <w:rFonts w:ascii="Times New Roman" w:hAnsi="Times New Roman"/>
        </w:rPr>
      </w:pPr>
    </w:p>
    <w:p w14:paraId="58097BE8" w14:textId="33DE1973" w:rsidR="007520D9" w:rsidRDefault="007520D9" w:rsidP="007520D9">
      <w:pPr>
        <w:pStyle w:val="Prrafodelista"/>
        <w:spacing w:before="240" w:after="120" w:line="240" w:lineRule="auto"/>
        <w:jc w:val="center"/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691A43B1" wp14:editId="7F607E66">
            <wp:extent cx="4528868" cy="1076298"/>
            <wp:effectExtent l="0" t="0" r="5080" b="0"/>
            <wp:docPr id="6" name="Imagen 6" descr="Interfaz de usuario gráfica, Texto, Aplicación, Word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Imagen 6" descr="Interfaz de usuario gráfica, Texto, Aplicación, Word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60193" cy="10837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19105BA" w14:textId="7C607D24" w:rsidR="00285098" w:rsidRPr="007520D9" w:rsidRDefault="007520D9" w:rsidP="007520D9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5</w:t>
      </w:r>
      <w:r>
        <w:rPr>
          <w:rFonts w:ascii="Times New Roman" w:hAnsi="Times New Roman"/>
          <w:b/>
          <w:bCs/>
          <w:color w:val="auto"/>
        </w:rPr>
        <w:fldChar w:fldCharType="end"/>
      </w:r>
      <w:r w:rsidR="00C51E9E">
        <w:rPr>
          <w:rFonts w:ascii="Times New Roman" w:hAnsi="Times New Roman"/>
          <w:b/>
          <w:bCs/>
          <w:color w:val="auto"/>
        </w:rPr>
        <w:t xml:space="preserve">. </w:t>
      </w:r>
      <w:r>
        <w:rPr>
          <w:rFonts w:ascii="Times New Roman" w:hAnsi="Times New Roman"/>
          <w:i w:val="0"/>
          <w:iCs w:val="0"/>
          <w:color w:val="auto"/>
        </w:rPr>
        <w:t xml:space="preserve"> Fallo por Integridad Relacional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402D0640" w14:textId="59DCBEB5" w:rsidR="005A4485" w:rsidRPr="00FC7771" w:rsidRDefault="007520D9" w:rsidP="00FC7771">
      <w:pPr>
        <w:pStyle w:val="Prrafodelista"/>
        <w:shd w:val="clear" w:color="auto" w:fill="E5DFEC" w:themeFill="accent4" w:themeFillTint="33"/>
        <w:spacing w:after="120" w:line="240" w:lineRule="auto"/>
        <w:rPr>
          <w:rFonts w:ascii="Times New Roman" w:hAnsi="Times New Roman"/>
          <w:b/>
          <w:u w:val="single"/>
        </w:rPr>
      </w:pPr>
      <w:r>
        <w:rPr>
          <w:rFonts w:ascii="Times New Roman" w:hAnsi="Times New Roman"/>
          <w:b/>
        </w:rPr>
        <w:t>Crear transacciones y probar COMMIT/ROLLBACK</w:t>
      </w:r>
    </w:p>
    <w:p w14:paraId="19C679D7" w14:textId="1D4AADF0" w:rsidR="007520D9" w:rsidRDefault="007520D9" w:rsidP="007520D9">
      <w:pPr>
        <w:spacing w:after="120" w:line="240" w:lineRule="auto"/>
        <w:ind w:left="708"/>
        <w:jc w:val="both"/>
        <w:rPr>
          <w:rFonts w:ascii="Times New Roman" w:hAnsi="Times New Roman"/>
          <w:bCs/>
        </w:rPr>
      </w:pPr>
      <w:r w:rsidRPr="007520D9">
        <w:rPr>
          <w:rFonts w:ascii="Times New Roman" w:hAnsi="Times New Roman"/>
          <w:bCs/>
        </w:rPr>
        <w:t>Una transacción agrupa operaciones para que todas se ejecuten o ninguna (principio de atomicidad)</w:t>
      </w:r>
      <w:r>
        <w:rPr>
          <w:rFonts w:ascii="Times New Roman" w:hAnsi="Times New Roman"/>
          <w:bCs/>
        </w:rPr>
        <w:t>.</w:t>
      </w:r>
    </w:p>
    <w:p w14:paraId="45A0FB5C" w14:textId="289AFAB2" w:rsidR="007520D9" w:rsidRPr="00C51E9E" w:rsidRDefault="007520D9" w:rsidP="007520D9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 xml:space="preserve">Transacción </w:t>
      </w:r>
      <w:r w:rsidRPr="3CC83BC1">
        <w:rPr>
          <w:rFonts w:ascii="Times New Roman" w:hAnsi="Times New Roman"/>
          <w:b/>
          <w:bCs/>
        </w:rPr>
        <w:t xml:space="preserve">1.- </w:t>
      </w:r>
      <w:r w:rsidR="00C51E9E" w:rsidRPr="00C51E9E">
        <w:rPr>
          <w:rFonts w:ascii="Times New Roman" w:hAnsi="Times New Roman"/>
        </w:rPr>
        <w:t>Insertar un registro correspondiente en la tabla course_enrollment que refleje la matrícula del estudiante en la edición del curso con ID 1</w:t>
      </w:r>
      <w:r w:rsidR="00C51E9E">
        <w:rPr>
          <w:rFonts w:ascii="Times New Roman" w:hAnsi="Times New Roman"/>
        </w:rPr>
        <w:t>(Fig 6).</w:t>
      </w:r>
    </w:p>
    <w:p w14:paraId="6E3C0AF2" w14:textId="4B3974DD" w:rsidR="007520D9" w:rsidRDefault="007520D9" w:rsidP="007520D9">
      <w:pPr>
        <w:pStyle w:val="Prrafodelista"/>
        <w:spacing w:before="240" w:after="120" w:line="240" w:lineRule="auto"/>
        <w:contextualSpacing w:val="0"/>
        <w:jc w:val="center"/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28B6DB87" wp14:editId="20251F96">
            <wp:extent cx="4670726" cy="2113471"/>
            <wp:effectExtent l="0" t="0" r="0" b="1270"/>
            <wp:docPr id="7" name="Imagen 7" descr="Interfaz de usuario gráfica, Texto, Aplicación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Imagen 7" descr="Interfaz de usuario gráfica, Texto, Aplicación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5876" cy="21248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54F7BC" w14:textId="2D458C62" w:rsidR="00C51E9E" w:rsidRDefault="00C51E9E" w:rsidP="00C51E9E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6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b/>
          <w:bCs/>
          <w:color w:val="auto"/>
        </w:rPr>
        <w:t xml:space="preserve">. </w:t>
      </w:r>
      <w:r w:rsidRPr="00C51E9E">
        <w:rPr>
          <w:rFonts w:ascii="Times New Roman" w:hAnsi="Times New Roman"/>
          <w:i w:val="0"/>
          <w:iCs w:val="0"/>
          <w:color w:val="auto"/>
        </w:rPr>
        <w:t>Inserción de Estudiante y Asignación a un</w:t>
      </w:r>
      <w:r w:rsidR="00391C60">
        <w:rPr>
          <w:rFonts w:ascii="Times New Roman" w:hAnsi="Times New Roman"/>
          <w:i w:val="0"/>
          <w:iCs w:val="0"/>
          <w:color w:val="auto"/>
        </w:rPr>
        <w:t>a Matrícula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70C713E8" w14:textId="1D1A8F1C" w:rsidR="00C51E9E" w:rsidRPr="00C51E9E" w:rsidRDefault="00C51E9E" w:rsidP="00C51E9E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e realiza una consulta específica con los datos del estudiante creado y su asignación a un</w:t>
      </w:r>
      <w:r w:rsidR="00391C60">
        <w:rPr>
          <w:rFonts w:ascii="Times New Roman" w:hAnsi="Times New Roman"/>
        </w:rPr>
        <w:t>a matrícula</w:t>
      </w:r>
      <w:r>
        <w:rPr>
          <w:rFonts w:ascii="Times New Roman" w:hAnsi="Times New Roman"/>
        </w:rPr>
        <w:t xml:space="preserve"> para poder comprobar que la </w:t>
      </w:r>
      <w:r w:rsidR="00391C60">
        <w:rPr>
          <w:rFonts w:ascii="Times New Roman" w:hAnsi="Times New Roman"/>
        </w:rPr>
        <w:t>T</w:t>
      </w:r>
      <w:r>
        <w:rPr>
          <w:rFonts w:ascii="Times New Roman" w:hAnsi="Times New Roman"/>
        </w:rPr>
        <w:t xml:space="preserve">ransacción </w:t>
      </w:r>
      <w:r w:rsidR="00F9187B">
        <w:rPr>
          <w:rFonts w:ascii="Times New Roman" w:hAnsi="Times New Roman"/>
        </w:rPr>
        <w:t>s</w:t>
      </w:r>
      <w:r>
        <w:rPr>
          <w:rFonts w:ascii="Times New Roman" w:hAnsi="Times New Roman"/>
        </w:rPr>
        <w:t>e haya realizado correctamente</w:t>
      </w:r>
      <w:r w:rsidR="00391C60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(Fig </w:t>
      </w:r>
      <w:r>
        <w:rPr>
          <w:rFonts w:ascii="Times New Roman" w:hAnsi="Times New Roman"/>
        </w:rPr>
        <w:t>7</w:t>
      </w:r>
      <w:r>
        <w:rPr>
          <w:rFonts w:ascii="Times New Roman" w:hAnsi="Times New Roman"/>
        </w:rPr>
        <w:t>).</w:t>
      </w:r>
    </w:p>
    <w:p w14:paraId="65D9C0E8" w14:textId="6DCA7CC3" w:rsidR="00C51E9E" w:rsidRDefault="00C51E9E" w:rsidP="00C51E9E"/>
    <w:p w14:paraId="0C21480B" w14:textId="713453C1" w:rsidR="00C51E9E" w:rsidRDefault="00C51E9E" w:rsidP="00C51E9E">
      <w:pPr>
        <w:jc w:val="center"/>
      </w:pPr>
      <w:r>
        <w:rPr>
          <w:noProof/>
        </w:rPr>
        <w:lastRenderedPageBreak/>
        <w:drawing>
          <wp:inline distT="0" distB="0" distL="0" distR="0" wp14:anchorId="2598D062" wp14:editId="1150573A">
            <wp:extent cx="3944568" cy="1371600"/>
            <wp:effectExtent l="0" t="0" r="0" b="0"/>
            <wp:docPr id="8" name="Imagen 8" descr="Interfaz de usuario gráfica, Texto, Tabl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Imagen 8" descr="Interfaz de usuario gráfica, Texto, Tabla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74383" cy="13819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014343" w14:textId="2806C3F6" w:rsidR="00C51E9E" w:rsidRDefault="00C51E9E" w:rsidP="00C51E9E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7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b/>
          <w:bCs/>
          <w:color w:val="auto"/>
        </w:rPr>
        <w:t xml:space="preserve">. </w:t>
      </w:r>
      <w:r w:rsidRPr="00C51E9E">
        <w:rPr>
          <w:rFonts w:ascii="Times New Roman" w:hAnsi="Times New Roman"/>
          <w:i w:val="0"/>
          <w:iCs w:val="0"/>
          <w:color w:val="auto"/>
        </w:rPr>
        <w:t xml:space="preserve">Verificación de Estudiante y Asignación de </w:t>
      </w:r>
      <w:r w:rsidR="00391C60">
        <w:rPr>
          <w:rFonts w:ascii="Times New Roman" w:hAnsi="Times New Roman"/>
          <w:i w:val="0"/>
          <w:iCs w:val="0"/>
          <w:color w:val="auto"/>
        </w:rPr>
        <w:t>Matrícula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51E6BCBB" w14:textId="60AF8FD0" w:rsidR="00C51E9E" w:rsidRPr="00C51E9E" w:rsidRDefault="00C51E9E" w:rsidP="00C51E9E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>Rollback</w:t>
      </w:r>
      <w:r>
        <w:rPr>
          <w:rFonts w:ascii="Times New Roman" w:hAnsi="Times New Roman"/>
          <w:b/>
          <w:bCs/>
        </w:rPr>
        <w:t xml:space="preserve"> </w:t>
      </w:r>
      <w:r w:rsidRPr="3CC83BC1">
        <w:rPr>
          <w:rFonts w:ascii="Times New Roman" w:hAnsi="Times New Roman"/>
          <w:b/>
          <w:bCs/>
        </w:rPr>
        <w:t>1</w:t>
      </w:r>
      <w:r w:rsidRPr="00C51E9E">
        <w:rPr>
          <w:rFonts w:ascii="Times New Roman" w:hAnsi="Times New Roman"/>
        </w:rPr>
        <w:t xml:space="preserve">.- </w:t>
      </w:r>
      <w:r w:rsidRPr="00C51E9E">
        <w:rPr>
          <w:rFonts w:ascii="Times New Roman" w:hAnsi="Times New Roman"/>
        </w:rPr>
        <w:t>I</w:t>
      </w:r>
      <w:r w:rsidRPr="00C51E9E">
        <w:rPr>
          <w:rFonts w:ascii="Times New Roman" w:hAnsi="Times New Roman"/>
        </w:rPr>
        <w:t xml:space="preserve">nsertar correctamente un nuevo estudiante en la tabla student </w:t>
      </w:r>
      <w:r>
        <w:rPr>
          <w:rFonts w:ascii="Times New Roman" w:hAnsi="Times New Roman"/>
        </w:rPr>
        <w:t>e i</w:t>
      </w:r>
      <w:r w:rsidRPr="00C51E9E">
        <w:rPr>
          <w:rFonts w:ascii="Times New Roman" w:hAnsi="Times New Roman"/>
        </w:rPr>
        <w:t>ntentar insertar una matrícula en la tabla course_enrollment co</w:t>
      </w:r>
      <w:r>
        <w:rPr>
          <w:rFonts w:ascii="Times New Roman" w:hAnsi="Times New Roman"/>
        </w:rPr>
        <w:t>n una edición de curso no exitente</w:t>
      </w:r>
      <w:r w:rsidRPr="00C51E9E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(</w:t>
      </w:r>
      <w:r>
        <w:rPr>
          <w:rFonts w:ascii="Times New Roman" w:hAnsi="Times New Roman"/>
        </w:rPr>
        <w:t xml:space="preserve">Fig </w:t>
      </w:r>
      <w:r>
        <w:rPr>
          <w:rFonts w:ascii="Times New Roman" w:hAnsi="Times New Roman"/>
        </w:rPr>
        <w:t>8</w:t>
      </w:r>
      <w:r>
        <w:rPr>
          <w:rFonts w:ascii="Times New Roman" w:hAnsi="Times New Roman"/>
        </w:rPr>
        <w:t>).</w:t>
      </w:r>
    </w:p>
    <w:p w14:paraId="092A7B8D" w14:textId="1C350185" w:rsidR="00C51E9E" w:rsidRDefault="00C51E9E" w:rsidP="00C51E9E">
      <w:pPr>
        <w:jc w:val="center"/>
      </w:pPr>
      <w:r>
        <w:rPr>
          <w:noProof/>
        </w:rPr>
        <w:drawing>
          <wp:inline distT="0" distB="0" distL="0" distR="0" wp14:anchorId="54804424" wp14:editId="4520F3C7">
            <wp:extent cx="4692770" cy="2175317"/>
            <wp:effectExtent l="0" t="0" r="0" b="0"/>
            <wp:docPr id="10" name="Imagen 10" descr="Interfaz de usuario gráfica, Texto, Aplicación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Imagen 10" descr="Interfaz de usuario gráfica, Texto, Aplicación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2656" cy="2184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CC5A2D" w14:textId="4AAECB18" w:rsidR="00C51E9E" w:rsidRDefault="00C51E9E" w:rsidP="00C51E9E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8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 xml:space="preserve">. Inserción de </w:t>
      </w:r>
      <w:r w:rsidR="00391C60">
        <w:rPr>
          <w:rFonts w:ascii="Times New Roman" w:hAnsi="Times New Roman"/>
          <w:i w:val="0"/>
          <w:iCs w:val="0"/>
          <w:color w:val="auto"/>
        </w:rPr>
        <w:t>Estudiante y Asignación de Matrícula fallida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01E7CAF9" w14:textId="30CB2579" w:rsidR="00391C60" w:rsidRPr="00391C60" w:rsidRDefault="00391C60" w:rsidP="00391C60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>Se realiza una consulta específica con los datos del estudiante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>cread</w:t>
      </w:r>
      <w:r>
        <w:rPr>
          <w:rFonts w:ascii="Times New Roman" w:hAnsi="Times New Roman"/>
        </w:rPr>
        <w:t xml:space="preserve">o </w:t>
      </w:r>
      <w:r>
        <w:rPr>
          <w:rFonts w:ascii="Times New Roman" w:hAnsi="Times New Roman"/>
        </w:rPr>
        <w:t xml:space="preserve">para poder comprobar que </w:t>
      </w:r>
      <w:r>
        <w:rPr>
          <w:rFonts w:ascii="Times New Roman" w:hAnsi="Times New Roman"/>
        </w:rPr>
        <w:t>el Rollback</w:t>
      </w:r>
      <w:r>
        <w:rPr>
          <w:rFonts w:ascii="Times New Roman" w:hAnsi="Times New Roman"/>
        </w:rPr>
        <w:t xml:space="preserve"> </w:t>
      </w:r>
      <w:r w:rsidR="00A8591B">
        <w:rPr>
          <w:rFonts w:ascii="Times New Roman" w:hAnsi="Times New Roman"/>
        </w:rPr>
        <w:t>s</w:t>
      </w:r>
      <w:r>
        <w:rPr>
          <w:rFonts w:ascii="Times New Roman" w:hAnsi="Times New Roman"/>
        </w:rPr>
        <w:t>e haya realizado correctamente</w:t>
      </w:r>
      <w:r w:rsidR="00F9187B">
        <w:rPr>
          <w:rFonts w:ascii="Times New Roman" w:hAnsi="Times New Roman"/>
        </w:rPr>
        <w:t>, El</w:t>
      </w:r>
      <w:r w:rsidR="00F9187B" w:rsidRPr="00F9187B">
        <w:rPr>
          <w:rFonts w:ascii="Times New Roman" w:hAnsi="Times New Roman"/>
        </w:rPr>
        <w:t xml:space="preserve"> registro se revirti</w:t>
      </w:r>
      <w:r w:rsidR="00F9187B">
        <w:rPr>
          <w:rFonts w:ascii="Times New Roman" w:hAnsi="Times New Roman"/>
        </w:rPr>
        <w:t>ó</w:t>
      </w:r>
      <w:r w:rsidR="00F9187B" w:rsidRPr="00F9187B">
        <w:rPr>
          <w:rFonts w:ascii="Times New Roman" w:hAnsi="Times New Roman"/>
        </w:rPr>
        <w:t>, garantizando</w:t>
      </w:r>
      <w:r w:rsidR="00F9187B">
        <w:rPr>
          <w:rFonts w:ascii="Times New Roman" w:hAnsi="Times New Roman"/>
        </w:rPr>
        <w:t xml:space="preserve"> que la</w:t>
      </w:r>
      <w:r w:rsidR="00F9187B" w:rsidRPr="00F9187B">
        <w:rPr>
          <w:rFonts w:ascii="Times New Roman" w:hAnsi="Times New Roman"/>
        </w:rPr>
        <w:t xml:space="preserve"> atomicidad</w:t>
      </w:r>
      <w:r w:rsidR="00F9187B">
        <w:rPr>
          <w:rFonts w:ascii="Times New Roman" w:hAnsi="Times New Roman"/>
        </w:rPr>
        <w:t xml:space="preserve"> ayuda a que </w:t>
      </w:r>
      <w:r w:rsidR="00F9187B" w:rsidRPr="00F9187B">
        <w:rPr>
          <w:rFonts w:ascii="Times New Roman" w:hAnsi="Times New Roman"/>
        </w:rPr>
        <w:t xml:space="preserve">ningún cambio parcial quedó en la base. </w:t>
      </w:r>
      <w:r>
        <w:rPr>
          <w:rFonts w:ascii="Times New Roman" w:hAnsi="Times New Roman"/>
        </w:rPr>
        <w:t xml:space="preserve">(Fig </w:t>
      </w:r>
      <w:r>
        <w:rPr>
          <w:rFonts w:ascii="Times New Roman" w:hAnsi="Times New Roman"/>
        </w:rPr>
        <w:t>9</w:t>
      </w:r>
      <w:r>
        <w:rPr>
          <w:rFonts w:ascii="Times New Roman" w:hAnsi="Times New Roman"/>
        </w:rPr>
        <w:t>).</w:t>
      </w:r>
    </w:p>
    <w:p w14:paraId="4BA9369A" w14:textId="1927094A" w:rsidR="00391C60" w:rsidRDefault="00391C60" w:rsidP="00391C60">
      <w:pPr>
        <w:jc w:val="center"/>
      </w:pPr>
      <w:r>
        <w:rPr>
          <w:noProof/>
        </w:rPr>
        <w:drawing>
          <wp:inline distT="0" distB="0" distL="0" distR="0" wp14:anchorId="1BD0A6FC" wp14:editId="14BFB247">
            <wp:extent cx="4372124" cy="1187116"/>
            <wp:effectExtent l="0" t="0" r="0" b="0"/>
            <wp:docPr id="11" name="Imagen 11" descr="Interfaz de usuario gráfica, Texto, Aplicación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Imagen 11" descr="Interfaz de usuario gráfica, Texto, Aplicación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7397" cy="119669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1AAA903" w14:textId="7E4C8B61" w:rsidR="00391C60" w:rsidRDefault="00391C60" w:rsidP="00391C60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9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>
        <w:rPr>
          <w:rFonts w:ascii="Times New Roman" w:hAnsi="Times New Roman"/>
          <w:i w:val="0"/>
          <w:iCs w:val="0"/>
          <w:color w:val="auto"/>
        </w:rPr>
        <w:t xml:space="preserve"> Verificación de Rollback exitoso al no aparecer ningún Estudiante con id 11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6C1889A0" w14:textId="628B4700" w:rsidR="00391C60" w:rsidRDefault="00391C60" w:rsidP="00391C60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 xml:space="preserve">Transacción </w:t>
      </w:r>
      <w:r>
        <w:rPr>
          <w:rFonts w:ascii="Times New Roman" w:hAnsi="Times New Roman"/>
          <w:b/>
          <w:bCs/>
        </w:rPr>
        <w:t>2</w:t>
      </w:r>
      <w:r w:rsidRPr="3CC83BC1">
        <w:rPr>
          <w:rFonts w:ascii="Times New Roman" w:hAnsi="Times New Roman"/>
          <w:b/>
          <w:bCs/>
        </w:rPr>
        <w:t xml:space="preserve">.- </w:t>
      </w:r>
      <w:r w:rsidRPr="00391C60">
        <w:rPr>
          <w:rFonts w:ascii="Times New Roman" w:hAnsi="Times New Roman"/>
        </w:rPr>
        <w:t>Insertar correctamente un nuevo profesor y una nueva edición de curso asociada</w:t>
      </w:r>
      <w:r w:rsidRPr="00391C60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(Fig </w:t>
      </w:r>
      <w:r>
        <w:rPr>
          <w:rFonts w:ascii="Times New Roman" w:hAnsi="Times New Roman"/>
        </w:rPr>
        <w:t>10</w:t>
      </w:r>
      <w:r>
        <w:rPr>
          <w:rFonts w:ascii="Times New Roman" w:hAnsi="Times New Roman"/>
        </w:rPr>
        <w:t>).</w:t>
      </w:r>
    </w:p>
    <w:p w14:paraId="142FB4E0" w14:textId="59733B56" w:rsidR="00391C60" w:rsidRDefault="00391C60" w:rsidP="00391C60">
      <w:pPr>
        <w:pStyle w:val="Prrafodelista"/>
        <w:spacing w:before="240" w:after="120" w:line="240" w:lineRule="auto"/>
        <w:contextualSpacing w:val="0"/>
        <w:jc w:val="center"/>
        <w:rPr>
          <w:rFonts w:ascii="Times New Roman" w:hAnsi="Times New Roman"/>
        </w:rPr>
      </w:pPr>
      <w:r>
        <w:rPr>
          <w:noProof/>
        </w:rPr>
        <w:lastRenderedPageBreak/>
        <w:drawing>
          <wp:inline distT="0" distB="0" distL="0" distR="0" wp14:anchorId="7F606C30" wp14:editId="36F4692A">
            <wp:extent cx="4149306" cy="1945841"/>
            <wp:effectExtent l="0" t="0" r="3810" b="0"/>
            <wp:docPr id="12" name="Imagen 12" descr="Interfaz de usuario gráfica, Texto, Aplicación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Imagen 12" descr="Interfaz de usuario gráfica, Texto, Aplicación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61257" cy="195144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BE40ED7" w14:textId="679DFF59" w:rsidR="00391C60" w:rsidRDefault="00391C60" w:rsidP="00391C60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10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>
        <w:rPr>
          <w:rFonts w:ascii="Times New Roman" w:hAnsi="Times New Roman"/>
          <w:i w:val="0"/>
          <w:iCs w:val="0"/>
          <w:color w:val="auto"/>
        </w:rPr>
        <w:t xml:space="preserve"> Inserción de Profesor y Asignación a una Edición del curso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2CEC24E3" w14:textId="491B4AEC" w:rsidR="00391C60" w:rsidRDefault="00391C60" w:rsidP="00391C60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Se realiza una consulta específica con los datos del </w:t>
      </w:r>
      <w:r>
        <w:rPr>
          <w:rFonts w:ascii="Times New Roman" w:hAnsi="Times New Roman"/>
        </w:rPr>
        <w:t>profesor</w:t>
      </w:r>
      <w:r w:rsidR="00F9187B">
        <w:rPr>
          <w:rFonts w:ascii="Times New Roman" w:hAnsi="Times New Roman"/>
        </w:rPr>
        <w:t xml:space="preserve"> </w:t>
      </w:r>
      <w:r w:rsidR="00F9187B">
        <w:rPr>
          <w:rFonts w:ascii="Times New Roman" w:hAnsi="Times New Roman"/>
        </w:rPr>
        <w:t>creado</w:t>
      </w:r>
      <w:r w:rsidR="00F9187B">
        <w:rPr>
          <w:rFonts w:ascii="Times New Roman" w:hAnsi="Times New Roman"/>
        </w:rPr>
        <w:t xml:space="preserve"> </w:t>
      </w:r>
      <w:r w:rsidR="00F9187B">
        <w:rPr>
          <w:rFonts w:ascii="Times New Roman" w:hAnsi="Times New Roman"/>
        </w:rPr>
        <w:t>y su asignación a un</w:t>
      </w:r>
      <w:r w:rsidR="00F9187B">
        <w:rPr>
          <w:rFonts w:ascii="Times New Roman" w:hAnsi="Times New Roman"/>
        </w:rPr>
        <w:t>a edición del curso</w:t>
      </w:r>
      <w:r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para poder comprobar que </w:t>
      </w:r>
      <w:r w:rsidR="00F9187B">
        <w:rPr>
          <w:rFonts w:ascii="Times New Roman" w:hAnsi="Times New Roman"/>
        </w:rPr>
        <w:t>la Transacción s</w:t>
      </w:r>
      <w:r>
        <w:rPr>
          <w:rFonts w:ascii="Times New Roman" w:hAnsi="Times New Roman"/>
        </w:rPr>
        <w:t xml:space="preserve">e haya realizado correctamente (Fig </w:t>
      </w:r>
      <w:r w:rsidR="00F9187B">
        <w:rPr>
          <w:rFonts w:ascii="Times New Roman" w:hAnsi="Times New Roman"/>
        </w:rPr>
        <w:t>11</w:t>
      </w:r>
      <w:r>
        <w:rPr>
          <w:rFonts w:ascii="Times New Roman" w:hAnsi="Times New Roman"/>
        </w:rPr>
        <w:t>).</w:t>
      </w:r>
    </w:p>
    <w:p w14:paraId="2E5CD973" w14:textId="4DDB87EA" w:rsidR="00391C60" w:rsidRDefault="00391C60" w:rsidP="00391C60">
      <w:pPr>
        <w:pStyle w:val="Prrafodelista"/>
        <w:spacing w:before="240" w:after="120" w:line="240" w:lineRule="auto"/>
        <w:contextualSpacing w:val="0"/>
        <w:jc w:val="center"/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133984EC" wp14:editId="4B5D1AD7">
            <wp:extent cx="4045789" cy="1903481"/>
            <wp:effectExtent l="0" t="0" r="0" b="1905"/>
            <wp:docPr id="14" name="Imagen 14" descr="Interfaz de usuario gráfica, Texto, Aplicación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Imagen 14" descr="Interfaz de usuario gráfica, Texto, Aplicación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68366" cy="19141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4487B5" w14:textId="3E14CC37" w:rsidR="00391C60" w:rsidRPr="00F9187B" w:rsidRDefault="00391C60" w:rsidP="00F9187B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11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 w:rsidR="00F9187B">
        <w:rPr>
          <w:rFonts w:ascii="Times New Roman" w:hAnsi="Times New Roman"/>
          <w:i w:val="0"/>
          <w:iCs w:val="0"/>
          <w:color w:val="auto"/>
        </w:rPr>
        <w:t xml:space="preserve"> Verificación de Profesor creado y Asignación a una Edición del cuso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2D409BC8" w14:textId="47AE0753" w:rsidR="00391C60" w:rsidRDefault="00391C60" w:rsidP="00391C60">
      <w:pPr>
        <w:pStyle w:val="Prrafodelista"/>
        <w:spacing w:before="240" w:after="120" w:line="240" w:lineRule="auto"/>
        <w:contextualSpacing w:val="0"/>
        <w:jc w:val="both"/>
        <w:rPr>
          <w:rFonts w:ascii="Times New Roman" w:hAnsi="Times New Roman"/>
        </w:rPr>
      </w:pPr>
      <w:r>
        <w:rPr>
          <w:rFonts w:ascii="Times New Roman" w:hAnsi="Times New Roman"/>
          <w:b/>
          <w:bCs/>
        </w:rPr>
        <w:t xml:space="preserve">Rollback </w:t>
      </w:r>
      <w:r>
        <w:rPr>
          <w:rFonts w:ascii="Times New Roman" w:hAnsi="Times New Roman"/>
          <w:b/>
          <w:bCs/>
        </w:rPr>
        <w:t>2</w:t>
      </w:r>
      <w:r w:rsidRPr="00C51E9E">
        <w:rPr>
          <w:rFonts w:ascii="Times New Roman" w:hAnsi="Times New Roman"/>
        </w:rPr>
        <w:t>.-</w:t>
      </w:r>
      <w:r w:rsidR="00F9187B">
        <w:rPr>
          <w:rFonts w:ascii="Times New Roman" w:hAnsi="Times New Roman"/>
        </w:rPr>
        <w:t xml:space="preserve"> I</w:t>
      </w:r>
      <w:r w:rsidR="00F9187B" w:rsidRPr="00F9187B">
        <w:rPr>
          <w:rFonts w:ascii="Times New Roman" w:hAnsi="Times New Roman"/>
        </w:rPr>
        <w:t>ntentar insertar una edición de curso con un lecturer_id (profesor) inexistente</w:t>
      </w:r>
      <w:r w:rsidR="00F9187B" w:rsidRPr="00F9187B">
        <w:rPr>
          <w:rFonts w:ascii="Times New Roman" w:hAnsi="Times New Roman"/>
        </w:rPr>
        <w:t xml:space="preserve"> </w:t>
      </w:r>
      <w:r>
        <w:rPr>
          <w:rFonts w:ascii="Times New Roman" w:hAnsi="Times New Roman"/>
        </w:rPr>
        <w:t xml:space="preserve">(Fig </w:t>
      </w:r>
      <w:r w:rsidR="00F9187B">
        <w:rPr>
          <w:rFonts w:ascii="Times New Roman" w:hAnsi="Times New Roman"/>
        </w:rPr>
        <w:t>12</w:t>
      </w:r>
      <w:r>
        <w:rPr>
          <w:rFonts w:ascii="Times New Roman" w:hAnsi="Times New Roman"/>
        </w:rPr>
        <w:t>).</w:t>
      </w:r>
    </w:p>
    <w:p w14:paraId="5890445B" w14:textId="1E26611B" w:rsidR="00391C60" w:rsidRDefault="00391C60" w:rsidP="00F9187B">
      <w:pPr>
        <w:pStyle w:val="Prrafodelista"/>
        <w:spacing w:before="240" w:after="120" w:line="240" w:lineRule="auto"/>
        <w:contextualSpacing w:val="0"/>
        <w:jc w:val="center"/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4369EF23" wp14:editId="2831EB8E">
            <wp:extent cx="5212174" cy="1966823"/>
            <wp:effectExtent l="0" t="0" r="7620" b="0"/>
            <wp:docPr id="13" name="Imagen 13" descr="Interfaz de usuario gráfica, Texto, Aplicación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" name="Imagen 13" descr="Interfaz de usuario gráfica, Texto, Aplicación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35810" cy="197574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1D3497B" w14:textId="350E90E3" w:rsidR="00F9187B" w:rsidRDefault="00F9187B" w:rsidP="00F9187B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12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 xml:space="preserve">. </w:t>
      </w:r>
      <w:r>
        <w:rPr>
          <w:rFonts w:ascii="Times New Roman" w:hAnsi="Times New Roman"/>
          <w:i w:val="0"/>
          <w:iCs w:val="0"/>
          <w:color w:val="auto"/>
        </w:rPr>
        <w:t>Insertar un Curso y Asignar un Profesor inexistente.</w:t>
      </w:r>
    </w:p>
    <w:p w14:paraId="467C52E8" w14:textId="431A01E9" w:rsidR="00F9187B" w:rsidRPr="00F9187B" w:rsidRDefault="00F9187B" w:rsidP="00F9187B">
      <w:pPr>
        <w:pStyle w:val="Prrafodelista"/>
        <w:spacing w:before="240" w:after="120" w:line="240" w:lineRule="auto"/>
        <w:jc w:val="both"/>
        <w:rPr>
          <w:rFonts w:ascii="Times New Roman" w:hAnsi="Times New Roman"/>
        </w:rPr>
      </w:pPr>
      <w:r>
        <w:rPr>
          <w:rFonts w:ascii="Times New Roman" w:hAnsi="Times New Roman"/>
        </w:rPr>
        <w:t xml:space="preserve">Se realiza una consulta específica con los datos del </w:t>
      </w:r>
      <w:r>
        <w:rPr>
          <w:rFonts w:ascii="Times New Roman" w:hAnsi="Times New Roman"/>
        </w:rPr>
        <w:t xml:space="preserve">curso </w:t>
      </w:r>
      <w:r>
        <w:rPr>
          <w:rFonts w:ascii="Times New Roman" w:hAnsi="Times New Roman"/>
        </w:rPr>
        <w:t>creado</w:t>
      </w:r>
      <w:r>
        <w:rPr>
          <w:rFonts w:ascii="Times New Roman" w:hAnsi="Times New Roman"/>
        </w:rPr>
        <w:t xml:space="preserve"> y de la asignación de una edición de curso </w:t>
      </w:r>
      <w:r>
        <w:rPr>
          <w:rFonts w:ascii="Times New Roman" w:hAnsi="Times New Roman"/>
        </w:rPr>
        <w:t xml:space="preserve">para poder comprobar que el Rollback </w:t>
      </w:r>
      <w:r w:rsidR="00A8591B">
        <w:rPr>
          <w:rFonts w:ascii="Times New Roman" w:hAnsi="Times New Roman"/>
        </w:rPr>
        <w:t>s</w:t>
      </w:r>
      <w:r>
        <w:rPr>
          <w:rFonts w:ascii="Times New Roman" w:hAnsi="Times New Roman"/>
        </w:rPr>
        <w:t>e haya realizado correctamente</w:t>
      </w:r>
      <w:r>
        <w:rPr>
          <w:rFonts w:ascii="Times New Roman" w:hAnsi="Times New Roman"/>
        </w:rPr>
        <w:t xml:space="preserve">, </w:t>
      </w:r>
      <w:r w:rsidRPr="00F9187B">
        <w:rPr>
          <w:rFonts w:ascii="Times New Roman" w:hAnsi="Times New Roman"/>
        </w:rPr>
        <w:t>Ambos registros se revirtieron, garantizando</w:t>
      </w:r>
      <w:r>
        <w:rPr>
          <w:rFonts w:ascii="Times New Roman" w:hAnsi="Times New Roman"/>
        </w:rPr>
        <w:t xml:space="preserve"> que la</w:t>
      </w:r>
      <w:r w:rsidRPr="00F9187B">
        <w:rPr>
          <w:rFonts w:ascii="Times New Roman" w:hAnsi="Times New Roman"/>
        </w:rPr>
        <w:t xml:space="preserve"> atomicidad</w:t>
      </w:r>
      <w:r>
        <w:rPr>
          <w:rFonts w:ascii="Times New Roman" w:hAnsi="Times New Roman"/>
        </w:rPr>
        <w:t xml:space="preserve"> ayuda a que </w:t>
      </w:r>
      <w:r w:rsidRPr="00F9187B">
        <w:rPr>
          <w:rFonts w:ascii="Times New Roman" w:hAnsi="Times New Roman"/>
        </w:rPr>
        <w:t xml:space="preserve">ningún cambio parcial quedó en la base. (Fig </w:t>
      </w:r>
      <w:r w:rsidRPr="00F9187B">
        <w:rPr>
          <w:rFonts w:ascii="Times New Roman" w:hAnsi="Times New Roman"/>
        </w:rPr>
        <w:t>13</w:t>
      </w:r>
      <w:r w:rsidRPr="00F9187B">
        <w:rPr>
          <w:rFonts w:ascii="Times New Roman" w:hAnsi="Times New Roman"/>
        </w:rPr>
        <w:t>).</w:t>
      </w:r>
    </w:p>
    <w:p w14:paraId="0AD91EB9" w14:textId="44110FBF" w:rsidR="00F9187B" w:rsidRDefault="00F9187B" w:rsidP="00F9187B">
      <w:pPr>
        <w:jc w:val="center"/>
      </w:pPr>
      <w:r>
        <w:rPr>
          <w:noProof/>
        </w:rPr>
        <w:lastRenderedPageBreak/>
        <w:drawing>
          <wp:inline distT="0" distB="0" distL="0" distR="0" wp14:anchorId="6651CDBC" wp14:editId="0BBD251E">
            <wp:extent cx="4304581" cy="1657243"/>
            <wp:effectExtent l="0" t="0" r="1270" b="635"/>
            <wp:docPr id="15" name="Imagen 15" descr="Interfaz de usuario gráfica, Texto, Aplicación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" name="Imagen 15" descr="Interfaz de usuario gráfica, Texto, Aplicación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16486" cy="166182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0464297" w14:textId="6924E0D4" w:rsidR="007520D9" w:rsidRDefault="00F9187B" w:rsidP="00F9187B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13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>
        <w:rPr>
          <w:rFonts w:ascii="Times New Roman" w:hAnsi="Times New Roman"/>
          <w:i w:val="0"/>
          <w:iCs w:val="0"/>
          <w:color w:val="auto"/>
        </w:rPr>
        <w:t xml:space="preserve"> Verificación de Rollback exitoso al no aparecer ninguno de los registros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46D223B8" w14:textId="77777777" w:rsidR="00F9187B" w:rsidRPr="00F9187B" w:rsidRDefault="00F9187B" w:rsidP="00F9187B"/>
    <w:p w14:paraId="158DDD5C" w14:textId="7532D005" w:rsidR="003A47EF" w:rsidRPr="003A47EF" w:rsidRDefault="00F9187B" w:rsidP="003A47EF">
      <w:pPr>
        <w:pStyle w:val="Prrafodelista"/>
        <w:shd w:val="clear" w:color="auto" w:fill="DDD9C3" w:themeFill="background2" w:themeFillShade="E6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Habilitar una nueva sección para pru</w:t>
      </w:r>
      <w:r w:rsidR="003E6426">
        <w:rPr>
          <w:rFonts w:ascii="Times New Roman" w:hAnsi="Times New Roman"/>
          <w:b/>
        </w:rPr>
        <w:t>e</w:t>
      </w:r>
      <w:r>
        <w:rPr>
          <w:rFonts w:ascii="Times New Roman" w:hAnsi="Times New Roman"/>
          <w:b/>
        </w:rPr>
        <w:t>bas</w:t>
      </w:r>
    </w:p>
    <w:p w14:paraId="2568D1A1" w14:textId="2B233AEF" w:rsidR="003A47EF" w:rsidRDefault="003A47EF" w:rsidP="003A47EF">
      <w:pPr>
        <w:ind w:left="708"/>
        <w:rPr>
          <w:rFonts w:ascii="Times New Roman" w:hAnsi="Times New Roman"/>
        </w:rPr>
      </w:pPr>
      <w:r w:rsidRPr="3CC83BC1">
        <w:rPr>
          <w:rFonts w:ascii="Times New Roman" w:hAnsi="Times New Roman"/>
          <w:b/>
          <w:bCs/>
        </w:rPr>
        <w:t>Paso 1.-</w:t>
      </w:r>
      <w:r w:rsidRPr="003A47EF">
        <w:t xml:space="preserve"> </w:t>
      </w:r>
      <w:r w:rsidRPr="003A47EF">
        <w:rPr>
          <w:rFonts w:ascii="Times New Roman" w:hAnsi="Times New Roman"/>
        </w:rPr>
        <w:t>Abrir dos ventanas de consulta (sesión 1 y sesión 2)</w:t>
      </w:r>
      <w:r>
        <w:rPr>
          <w:rFonts w:ascii="Times New Roman" w:hAnsi="Times New Roman"/>
        </w:rPr>
        <w:t xml:space="preserve">, la </w:t>
      </w:r>
      <w:r w:rsidRPr="003A47EF">
        <w:rPr>
          <w:rFonts w:ascii="Times New Roman" w:hAnsi="Times New Roman"/>
        </w:rPr>
        <w:t xml:space="preserve">Ventana 1, será Sesión </w:t>
      </w:r>
      <w:proofErr w:type="gramStart"/>
      <w:r>
        <w:rPr>
          <w:rFonts w:ascii="Times New Roman" w:hAnsi="Times New Roman"/>
        </w:rPr>
        <w:t>A(</w:t>
      </w:r>
      <w:proofErr w:type="gramEnd"/>
      <w:r>
        <w:rPr>
          <w:rFonts w:ascii="Times New Roman" w:hAnsi="Times New Roman"/>
        </w:rPr>
        <w:t xml:space="preserve">Fig 14) y la </w:t>
      </w:r>
      <w:r w:rsidRPr="003A47EF">
        <w:rPr>
          <w:rFonts w:ascii="Times New Roman" w:hAnsi="Times New Roman"/>
        </w:rPr>
        <w:t>Ventana 2, será Sesión B</w:t>
      </w:r>
      <w:r>
        <w:rPr>
          <w:rFonts w:ascii="Times New Roman" w:hAnsi="Times New Roman"/>
        </w:rPr>
        <w:t xml:space="preserve"> (Fig 15). Verificar el id de cada una.</w:t>
      </w:r>
    </w:p>
    <w:p w14:paraId="089953D8" w14:textId="2ED3CCF9" w:rsidR="003A47EF" w:rsidRDefault="003A47EF" w:rsidP="003A47EF">
      <w:pPr>
        <w:ind w:left="708"/>
        <w:jc w:val="center"/>
        <w:rPr>
          <w:rFonts w:ascii="Times New Roman" w:hAnsi="Times New Roman"/>
          <w:b/>
          <w:bCs/>
        </w:rPr>
      </w:pPr>
      <w:r w:rsidRPr="003A47EF">
        <w:rPr>
          <w:rFonts w:ascii="Times New Roman" w:hAnsi="Times New Roman"/>
          <w:b/>
          <w:bCs/>
        </w:rPr>
        <w:t>SELECT @@SPID AS 'ID de Sesión Actual';</w:t>
      </w:r>
    </w:p>
    <w:p w14:paraId="0E6B31D8" w14:textId="39953200" w:rsidR="003A47EF" w:rsidRDefault="003A47EF" w:rsidP="003A47EF">
      <w:pPr>
        <w:ind w:left="708"/>
        <w:jc w:val="center"/>
        <w:rPr>
          <w:rFonts w:ascii="Times New Roman" w:hAnsi="Times New Roman"/>
          <w:b/>
          <w:bCs/>
        </w:rPr>
      </w:pPr>
      <w:r>
        <w:rPr>
          <w:noProof/>
        </w:rPr>
        <w:drawing>
          <wp:inline distT="0" distB="0" distL="0" distR="0" wp14:anchorId="0D2B9B03" wp14:editId="71A3F259">
            <wp:extent cx="3821502" cy="1857725"/>
            <wp:effectExtent l="0" t="0" r="7620" b="9525"/>
            <wp:docPr id="16" name="Imagen 16" descr="Interfaz de usuario gráfica, Texto, Aplicación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" name="Imagen 16" descr="Interfaz de usuario gráfica, Texto, Aplicación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42926" cy="18681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7B4F24C" w14:textId="3BC51AAC" w:rsidR="003A47EF" w:rsidRDefault="003A47EF" w:rsidP="003A47EF">
      <w:pPr>
        <w:pStyle w:val="Descripcin"/>
        <w:ind w:firstLine="708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14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 Sesión A y Verificación de su id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2BABF29B" w14:textId="50743DA5" w:rsidR="003A47EF" w:rsidRDefault="003A47EF" w:rsidP="003A47EF">
      <w:pPr>
        <w:ind w:left="708"/>
        <w:jc w:val="center"/>
        <w:rPr>
          <w:rFonts w:ascii="Times New Roman" w:hAnsi="Times New Roman"/>
          <w:b/>
          <w:bCs/>
        </w:rPr>
      </w:pPr>
      <w:r>
        <w:rPr>
          <w:noProof/>
        </w:rPr>
        <w:drawing>
          <wp:inline distT="0" distB="0" distL="0" distR="0" wp14:anchorId="0C3649EB" wp14:editId="30B2A517">
            <wp:extent cx="4606506" cy="1346803"/>
            <wp:effectExtent l="19050" t="19050" r="22860" b="25400"/>
            <wp:docPr id="17" name="Imagen 17" descr="Interfaz de usuario gráfica, Texto, Aplicación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Imagen 17" descr="Interfaz de usuario gráfica, Texto, Aplicación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6410" cy="1355546"/>
                    </a:xfrm>
                    <a:prstGeom prst="rect">
                      <a:avLst/>
                    </a:prstGeom>
                    <a:noFill/>
                    <a:ln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14:paraId="298D5581" w14:textId="120C3BA4" w:rsidR="003A47EF" w:rsidRDefault="003A47EF" w:rsidP="003A47EF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15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>
        <w:rPr>
          <w:rFonts w:ascii="Times New Roman" w:hAnsi="Times New Roman"/>
          <w:i w:val="0"/>
          <w:iCs w:val="0"/>
          <w:color w:val="auto"/>
        </w:rPr>
        <w:t xml:space="preserve"> Sesión B y Verificación de su id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386F8735" w14:textId="62AF10FA" w:rsidR="003A47EF" w:rsidRDefault="003A47EF" w:rsidP="003A47EF">
      <w:pPr>
        <w:ind w:left="708"/>
        <w:rPr>
          <w:rFonts w:ascii="Times New Roman" w:hAnsi="Times New Roman"/>
        </w:rPr>
      </w:pPr>
      <w:r w:rsidRPr="3CC83BC1">
        <w:rPr>
          <w:rFonts w:ascii="Times New Roman" w:hAnsi="Times New Roman"/>
          <w:b/>
          <w:bCs/>
        </w:rPr>
        <w:t xml:space="preserve">Paso </w:t>
      </w:r>
      <w:r>
        <w:rPr>
          <w:rFonts w:ascii="Times New Roman" w:hAnsi="Times New Roman"/>
          <w:b/>
          <w:bCs/>
        </w:rPr>
        <w:t>2</w:t>
      </w:r>
      <w:r w:rsidRPr="3CC83BC1">
        <w:rPr>
          <w:rFonts w:ascii="Times New Roman" w:hAnsi="Times New Roman"/>
          <w:b/>
          <w:bCs/>
        </w:rPr>
        <w:t>.-</w:t>
      </w:r>
      <w:r>
        <w:rPr>
          <w:rFonts w:ascii="Times New Roman" w:hAnsi="Times New Roman"/>
        </w:rPr>
        <w:t xml:space="preserve"> </w:t>
      </w:r>
      <w:r w:rsidRPr="003A47EF">
        <w:rPr>
          <w:rFonts w:ascii="Times New Roman" w:hAnsi="Times New Roman"/>
        </w:rPr>
        <w:t>En la Sesión A (Transacción abierta)</w:t>
      </w:r>
      <w:r>
        <w:rPr>
          <w:rFonts w:ascii="Times New Roman" w:hAnsi="Times New Roman"/>
        </w:rPr>
        <w:t>, e</w:t>
      </w:r>
      <w:r w:rsidRPr="003A47EF">
        <w:rPr>
          <w:rFonts w:ascii="Times New Roman" w:hAnsi="Times New Roman"/>
        </w:rPr>
        <w:t>jecutar la siguiente transacción sin hacer COMMIT todavía</w:t>
      </w:r>
      <w:r w:rsidR="002C6BF5">
        <w:rPr>
          <w:rFonts w:ascii="Times New Roman" w:hAnsi="Times New Roman"/>
        </w:rPr>
        <w:t xml:space="preserve"> (Fig 16)</w:t>
      </w:r>
      <w:r>
        <w:rPr>
          <w:rFonts w:ascii="Times New Roman" w:hAnsi="Times New Roman"/>
        </w:rPr>
        <w:t>.</w:t>
      </w:r>
    </w:p>
    <w:p w14:paraId="5B28DBD3" w14:textId="105E5841" w:rsidR="003A47EF" w:rsidRDefault="003A47EF" w:rsidP="003A47EF">
      <w:pPr>
        <w:ind w:left="708"/>
        <w:jc w:val="center"/>
        <w:rPr>
          <w:rFonts w:ascii="Times New Roman" w:hAnsi="Times New Roman"/>
        </w:rPr>
      </w:pPr>
      <w:r>
        <w:rPr>
          <w:noProof/>
        </w:rPr>
        <w:lastRenderedPageBreak/>
        <w:drawing>
          <wp:inline distT="0" distB="0" distL="0" distR="0" wp14:anchorId="325BDCD7" wp14:editId="1AD59FC0">
            <wp:extent cx="4677151" cy="1285336"/>
            <wp:effectExtent l="0" t="0" r="9525" b="0"/>
            <wp:docPr id="18" name="Imagen 18" descr="Interfaz de usuario gráfica, Texto, Aplicación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Imagen 18" descr="Interfaz de usuario gráfica, Texto, Aplicación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1424" cy="1294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E9F1148" w14:textId="6EF354DA" w:rsidR="002C6BF5" w:rsidRDefault="002C6BF5" w:rsidP="002C6BF5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16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>
        <w:rPr>
          <w:rFonts w:ascii="Times New Roman" w:hAnsi="Times New Roman"/>
          <w:i w:val="0"/>
          <w:iCs w:val="0"/>
          <w:color w:val="auto"/>
        </w:rPr>
        <w:t xml:space="preserve"> Transacción efectuada sin Commit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2D578E22" w14:textId="7E5295C6" w:rsidR="002C6BF5" w:rsidRDefault="002C6BF5" w:rsidP="002C6BF5">
      <w:pPr>
        <w:ind w:left="708"/>
        <w:rPr>
          <w:rFonts w:ascii="Times New Roman" w:hAnsi="Times New Roman"/>
        </w:rPr>
      </w:pPr>
      <w:r w:rsidRPr="3CC83BC1">
        <w:rPr>
          <w:rFonts w:ascii="Times New Roman" w:hAnsi="Times New Roman"/>
          <w:b/>
          <w:bCs/>
        </w:rPr>
        <w:t xml:space="preserve">Paso </w:t>
      </w:r>
      <w:r>
        <w:rPr>
          <w:rFonts w:ascii="Times New Roman" w:hAnsi="Times New Roman"/>
          <w:b/>
          <w:bCs/>
        </w:rPr>
        <w:t>3</w:t>
      </w:r>
      <w:r w:rsidRPr="3CC83BC1">
        <w:rPr>
          <w:rFonts w:ascii="Times New Roman" w:hAnsi="Times New Roman"/>
          <w:b/>
          <w:bCs/>
        </w:rPr>
        <w:t>.-</w:t>
      </w:r>
      <w:r>
        <w:rPr>
          <w:rFonts w:ascii="Times New Roman" w:hAnsi="Times New Roman"/>
        </w:rPr>
        <w:t xml:space="preserve"> </w:t>
      </w:r>
      <w:r w:rsidRPr="002C6BF5">
        <w:rPr>
          <w:rFonts w:ascii="Times New Roman" w:hAnsi="Times New Roman"/>
        </w:rPr>
        <w:t>En la Sesión B (otra ventana de consulta)</w:t>
      </w:r>
      <w:r>
        <w:rPr>
          <w:rFonts w:ascii="Times New Roman" w:hAnsi="Times New Roman"/>
        </w:rPr>
        <w:t>, p</w:t>
      </w:r>
      <w:r w:rsidRPr="002C6BF5">
        <w:rPr>
          <w:rFonts w:ascii="Times New Roman" w:hAnsi="Times New Roman"/>
        </w:rPr>
        <w:t>robar si se puede ver el registro</w:t>
      </w:r>
      <w:r>
        <w:rPr>
          <w:rFonts w:ascii="Times New Roman" w:hAnsi="Times New Roman"/>
        </w:rPr>
        <w:t xml:space="preserve"> (Fig 17)</w:t>
      </w:r>
      <w:r>
        <w:rPr>
          <w:rFonts w:ascii="Times New Roman" w:hAnsi="Times New Roman"/>
        </w:rPr>
        <w:t>.</w:t>
      </w:r>
    </w:p>
    <w:p w14:paraId="4148C5CA" w14:textId="16465380" w:rsidR="002C6BF5" w:rsidRDefault="002C6BF5" w:rsidP="002C6BF5">
      <w:pPr>
        <w:ind w:left="708"/>
        <w:jc w:val="center"/>
        <w:rPr>
          <w:rFonts w:ascii="Times New Roman" w:hAnsi="Times New Roman"/>
          <w:b/>
          <w:bCs/>
          <w:lang w:val="en-US"/>
        </w:rPr>
      </w:pPr>
      <w:r w:rsidRPr="002C6BF5">
        <w:rPr>
          <w:rFonts w:ascii="Times New Roman" w:hAnsi="Times New Roman"/>
          <w:b/>
          <w:bCs/>
          <w:lang w:val="en-US"/>
        </w:rPr>
        <w:t>SELECT * FROM student WHERE id = </w:t>
      </w:r>
      <w:proofErr w:type="gramStart"/>
      <w:r w:rsidRPr="002C6BF5">
        <w:rPr>
          <w:rFonts w:ascii="Times New Roman" w:hAnsi="Times New Roman"/>
          <w:b/>
          <w:bCs/>
          <w:lang w:val="en-US"/>
        </w:rPr>
        <w:t>20;</w:t>
      </w:r>
      <w:proofErr w:type="gramEnd"/>
    </w:p>
    <w:p w14:paraId="22FE1005" w14:textId="766DE9EC" w:rsidR="002C6BF5" w:rsidRDefault="002C6BF5" w:rsidP="002C6BF5">
      <w:pPr>
        <w:ind w:left="708"/>
        <w:jc w:val="center"/>
        <w:rPr>
          <w:rFonts w:ascii="Times New Roman" w:hAnsi="Times New Roman"/>
          <w:b/>
          <w:bCs/>
          <w:lang w:val="en-US"/>
        </w:rPr>
      </w:pPr>
      <w:r>
        <w:rPr>
          <w:noProof/>
        </w:rPr>
        <w:drawing>
          <wp:inline distT="0" distB="0" distL="0" distR="0" wp14:anchorId="62A54DA2" wp14:editId="1915DA8C">
            <wp:extent cx="4063042" cy="1333006"/>
            <wp:effectExtent l="0" t="0" r="0" b="635"/>
            <wp:docPr id="19" name="Imagen 19" descr="Interfaz de usuario gráfica, Texto, Aplicación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Imagen 19" descr="Interfaz de usuario gráfica, Texto, Aplicación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89176" cy="1341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0CAC0C" w14:textId="262FEB04" w:rsidR="002C6BF5" w:rsidRDefault="002C6BF5" w:rsidP="002C6BF5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17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>
        <w:rPr>
          <w:rFonts w:ascii="Times New Roman" w:hAnsi="Times New Roman"/>
          <w:i w:val="0"/>
          <w:iCs w:val="0"/>
          <w:color w:val="auto"/>
        </w:rPr>
        <w:t xml:space="preserve"> Verificación en Sesión B de la Transacción realizada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73A9F5BC" w14:textId="269350DD" w:rsidR="002C6BF5" w:rsidRDefault="002C6BF5" w:rsidP="002C6BF5">
      <w:pPr>
        <w:ind w:left="708"/>
        <w:jc w:val="both"/>
        <w:rPr>
          <w:rFonts w:ascii="Times New Roman" w:hAnsi="Times New Roman"/>
        </w:rPr>
      </w:pPr>
      <w:r w:rsidRPr="002C6BF5">
        <w:rPr>
          <w:rFonts w:ascii="Times New Roman" w:hAnsi="Times New Roman"/>
        </w:rPr>
        <w:t>No se verá el registro todavía, porque la transacción de la sesión A no ha hecho COMMIT.</w:t>
      </w:r>
      <w:r>
        <w:rPr>
          <w:rFonts w:ascii="Times New Roman" w:hAnsi="Times New Roman"/>
        </w:rPr>
        <w:t xml:space="preserve"> </w:t>
      </w:r>
      <w:r w:rsidRPr="002C6BF5">
        <w:rPr>
          <w:rFonts w:ascii="Times New Roman" w:hAnsi="Times New Roman"/>
        </w:rPr>
        <w:t>Esto demuestra el aislamiento de transacciones (cada sesión ve solo los datos confirmados).</w:t>
      </w:r>
    </w:p>
    <w:p w14:paraId="74F7BF36" w14:textId="730F8079" w:rsidR="002C6BF5" w:rsidRDefault="002C6BF5" w:rsidP="002C6BF5">
      <w:pPr>
        <w:ind w:left="708"/>
        <w:rPr>
          <w:rFonts w:ascii="Times New Roman" w:hAnsi="Times New Roman"/>
        </w:rPr>
      </w:pPr>
      <w:r w:rsidRPr="3CC83BC1">
        <w:rPr>
          <w:rFonts w:ascii="Times New Roman" w:hAnsi="Times New Roman"/>
          <w:b/>
          <w:bCs/>
        </w:rPr>
        <w:t xml:space="preserve">Paso </w:t>
      </w:r>
      <w:r>
        <w:rPr>
          <w:rFonts w:ascii="Times New Roman" w:hAnsi="Times New Roman"/>
          <w:b/>
          <w:bCs/>
        </w:rPr>
        <w:t>4</w:t>
      </w:r>
      <w:r w:rsidRPr="3CC83BC1">
        <w:rPr>
          <w:rFonts w:ascii="Times New Roman" w:hAnsi="Times New Roman"/>
          <w:b/>
          <w:bCs/>
        </w:rPr>
        <w:t>.-</w:t>
      </w:r>
      <w:r>
        <w:rPr>
          <w:rFonts w:ascii="Times New Roman" w:hAnsi="Times New Roman"/>
        </w:rPr>
        <w:t xml:space="preserve"> </w:t>
      </w:r>
      <w:r w:rsidRPr="002C6BF5">
        <w:rPr>
          <w:rFonts w:ascii="Times New Roman" w:hAnsi="Times New Roman"/>
        </w:rPr>
        <w:t>Ahora vuelv</w:t>
      </w:r>
      <w:r>
        <w:rPr>
          <w:rFonts w:ascii="Times New Roman" w:hAnsi="Times New Roman"/>
        </w:rPr>
        <w:t>or</w:t>
      </w:r>
      <w:r w:rsidRPr="002C6BF5">
        <w:rPr>
          <w:rFonts w:ascii="Times New Roman" w:hAnsi="Times New Roman"/>
        </w:rPr>
        <w:t xml:space="preserve"> a la Sesión A y ejecuta</w:t>
      </w:r>
      <w:r>
        <w:rPr>
          <w:rFonts w:ascii="Times New Roman" w:hAnsi="Times New Roman"/>
        </w:rPr>
        <w:t>r el siguiente comando.</w:t>
      </w:r>
    </w:p>
    <w:p w14:paraId="2754A2D6" w14:textId="078287F7" w:rsidR="002C6BF5" w:rsidRDefault="002C6BF5" w:rsidP="002C6BF5">
      <w:pPr>
        <w:ind w:left="708"/>
        <w:jc w:val="center"/>
        <w:rPr>
          <w:rFonts w:ascii="Times New Roman" w:hAnsi="Times New Roman"/>
          <w:b/>
          <w:bCs/>
        </w:rPr>
      </w:pPr>
      <w:r w:rsidRPr="002C6BF5">
        <w:rPr>
          <w:rFonts w:ascii="Times New Roman" w:hAnsi="Times New Roman"/>
          <w:b/>
          <w:bCs/>
        </w:rPr>
        <w:t>COMMIT TRANSACTION;</w:t>
      </w:r>
    </w:p>
    <w:p w14:paraId="32863705" w14:textId="3839E5C2" w:rsidR="002C6BF5" w:rsidRDefault="002C6BF5" w:rsidP="002C6BF5">
      <w:pPr>
        <w:ind w:left="708"/>
        <w:rPr>
          <w:rFonts w:ascii="Times New Roman" w:hAnsi="Times New Roman"/>
        </w:rPr>
      </w:pPr>
      <w:r w:rsidRPr="3CC83BC1">
        <w:rPr>
          <w:rFonts w:ascii="Times New Roman" w:hAnsi="Times New Roman"/>
          <w:b/>
          <w:bCs/>
        </w:rPr>
        <w:t xml:space="preserve">Paso </w:t>
      </w:r>
      <w:r>
        <w:rPr>
          <w:rFonts w:ascii="Times New Roman" w:hAnsi="Times New Roman"/>
          <w:b/>
          <w:bCs/>
        </w:rPr>
        <w:t>5</w:t>
      </w:r>
      <w:r w:rsidRPr="3CC83BC1">
        <w:rPr>
          <w:rFonts w:ascii="Times New Roman" w:hAnsi="Times New Roman"/>
          <w:b/>
          <w:bCs/>
        </w:rPr>
        <w:t>.-</w:t>
      </w:r>
      <w:r>
        <w:rPr>
          <w:rFonts w:ascii="Times New Roman" w:hAnsi="Times New Roman"/>
        </w:rPr>
        <w:t xml:space="preserve"> </w:t>
      </w:r>
      <w:r w:rsidRPr="002C6BF5">
        <w:rPr>
          <w:rFonts w:ascii="Times New Roman" w:hAnsi="Times New Roman"/>
        </w:rPr>
        <w:t>En la Sesión B (otra ventana de consulta)</w:t>
      </w:r>
      <w:r>
        <w:rPr>
          <w:rFonts w:ascii="Times New Roman" w:hAnsi="Times New Roman"/>
        </w:rPr>
        <w:t>, p</w:t>
      </w:r>
      <w:r w:rsidRPr="002C6BF5">
        <w:rPr>
          <w:rFonts w:ascii="Times New Roman" w:hAnsi="Times New Roman"/>
        </w:rPr>
        <w:t>robar si se puede ver el registro</w:t>
      </w:r>
      <w:r>
        <w:rPr>
          <w:rFonts w:ascii="Times New Roman" w:hAnsi="Times New Roman"/>
        </w:rPr>
        <w:t xml:space="preserve"> (Fig 1</w:t>
      </w:r>
      <w:r w:rsidR="000646CA">
        <w:rPr>
          <w:rFonts w:ascii="Times New Roman" w:hAnsi="Times New Roman"/>
        </w:rPr>
        <w:t>8</w:t>
      </w:r>
      <w:r>
        <w:rPr>
          <w:rFonts w:ascii="Times New Roman" w:hAnsi="Times New Roman"/>
        </w:rPr>
        <w:t>)</w:t>
      </w:r>
      <w:r w:rsidR="000646CA">
        <w:rPr>
          <w:rFonts w:ascii="Times New Roman" w:hAnsi="Times New Roman"/>
        </w:rPr>
        <w:t xml:space="preserve">, </w:t>
      </w:r>
      <w:r w:rsidR="000646CA" w:rsidRPr="000646CA">
        <w:rPr>
          <w:rFonts w:ascii="Times New Roman" w:hAnsi="Times New Roman"/>
        </w:rPr>
        <w:t>Ahora sí aparecerá el registro, porque ya se confirmó en la otra </w:t>
      </w:r>
      <w:proofErr w:type="gramStart"/>
      <w:r w:rsidR="000646CA" w:rsidRPr="000646CA">
        <w:rPr>
          <w:rFonts w:ascii="Times New Roman" w:hAnsi="Times New Roman"/>
        </w:rPr>
        <w:t>sesión.</w:t>
      </w:r>
      <w:r>
        <w:rPr>
          <w:rFonts w:ascii="Times New Roman" w:hAnsi="Times New Roman"/>
        </w:rPr>
        <w:t>.</w:t>
      </w:r>
      <w:proofErr w:type="gramEnd"/>
    </w:p>
    <w:p w14:paraId="3D87F0A4" w14:textId="2AF74FA5" w:rsidR="000646CA" w:rsidRDefault="000646CA" w:rsidP="000646CA">
      <w:pPr>
        <w:ind w:left="708"/>
        <w:jc w:val="center"/>
        <w:rPr>
          <w:rFonts w:ascii="Times New Roman" w:hAnsi="Times New Roman"/>
        </w:rPr>
      </w:pPr>
      <w:r>
        <w:rPr>
          <w:noProof/>
        </w:rPr>
        <w:drawing>
          <wp:inline distT="0" distB="0" distL="0" distR="0" wp14:anchorId="07FA8202" wp14:editId="6EEA3B71">
            <wp:extent cx="4580627" cy="966514"/>
            <wp:effectExtent l="0" t="0" r="0" b="5080"/>
            <wp:docPr id="20" name="Imagen 20" descr="Interfaz de usuario gráfica, Texto, Aplicación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Imagen 20" descr="Interfaz de usuario gráfica, Texto, Aplicación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939" cy="97058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E7C5078" w14:textId="4FBF2CDB" w:rsidR="000646CA" w:rsidRDefault="000646CA" w:rsidP="000646CA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18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>
        <w:rPr>
          <w:rFonts w:ascii="Times New Roman" w:hAnsi="Times New Roman"/>
          <w:i w:val="0"/>
          <w:iCs w:val="0"/>
          <w:color w:val="auto"/>
        </w:rPr>
        <w:t xml:space="preserve"> Verificación de Transacción reflejada en Sesión B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7428A4FF" w14:textId="77777777" w:rsidR="000646CA" w:rsidRPr="000646CA" w:rsidRDefault="000646CA" w:rsidP="000646CA"/>
    <w:p w14:paraId="2603A81A" w14:textId="0957035B" w:rsidR="000646CA" w:rsidRPr="000646CA" w:rsidRDefault="000646CA" w:rsidP="000646CA">
      <w:pPr>
        <w:pStyle w:val="Prrafodelista"/>
        <w:shd w:val="clear" w:color="auto" w:fill="E5DFEC" w:themeFill="accent4" w:themeFillTint="33"/>
        <w:spacing w:after="120" w:line="240" w:lineRule="auto"/>
        <w:rPr>
          <w:rFonts w:ascii="Times New Roman" w:hAnsi="Times New Roman"/>
          <w:b/>
          <w:u w:val="single"/>
        </w:rPr>
      </w:pPr>
      <w:r>
        <w:rPr>
          <w:rFonts w:ascii="Times New Roman" w:hAnsi="Times New Roman"/>
          <w:b/>
        </w:rPr>
        <w:t xml:space="preserve">Manejo de errores </w:t>
      </w:r>
      <w:r w:rsidRPr="000646CA">
        <w:rPr>
          <w:rFonts w:ascii="Times New Roman" w:hAnsi="Times New Roman"/>
          <w:b/>
        </w:rPr>
        <w:t>ON_ERROR, SET XACT_ABORT, TRY...CATCH</w:t>
      </w:r>
    </w:p>
    <w:p w14:paraId="39AA60B0" w14:textId="57EEA4CF" w:rsidR="000646CA" w:rsidRDefault="000646CA" w:rsidP="000646CA">
      <w:pPr>
        <w:ind w:left="708"/>
        <w:jc w:val="both"/>
        <w:rPr>
          <w:rFonts w:ascii="Times New Roman" w:hAnsi="Times New Roman"/>
        </w:rPr>
      </w:pPr>
      <w:r w:rsidRPr="000646CA">
        <w:rPr>
          <w:rFonts w:ascii="Times New Roman" w:hAnsi="Times New Roman"/>
          <w:b/>
          <w:bCs/>
        </w:rPr>
        <w:t>Opción 1</w:t>
      </w:r>
      <w:r w:rsidRPr="000646CA">
        <w:rPr>
          <w:rFonts w:ascii="Times New Roman" w:hAnsi="Times New Roman"/>
          <w:b/>
          <w:bCs/>
        </w:rPr>
        <w:t>.-</w:t>
      </w:r>
      <w:r w:rsidRPr="000646CA">
        <w:rPr>
          <w:rFonts w:ascii="Times New Roman" w:hAnsi="Times New Roman"/>
          <w:b/>
          <w:bCs/>
        </w:rPr>
        <w:t xml:space="preserve"> </w:t>
      </w:r>
      <w:r w:rsidRPr="00A8591B">
        <w:rPr>
          <w:rFonts w:ascii="Times New Roman" w:hAnsi="Times New Roman"/>
          <w:b/>
          <w:bCs/>
        </w:rPr>
        <w:t>SET XACT_ABORT ON</w:t>
      </w:r>
      <w:r w:rsidRPr="00A8591B">
        <w:rPr>
          <w:rFonts w:ascii="Times New Roman" w:hAnsi="Times New Roman"/>
          <w:b/>
          <w:bCs/>
        </w:rPr>
        <w:t>:</w:t>
      </w:r>
      <w:r w:rsidRPr="000646CA">
        <w:rPr>
          <w:rFonts w:ascii="Times New Roman" w:hAnsi="Times New Roman"/>
        </w:rPr>
        <w:t xml:space="preserve"> </w:t>
      </w:r>
      <w:r w:rsidRPr="000646CA">
        <w:rPr>
          <w:rFonts w:ascii="Times New Roman" w:hAnsi="Times New Roman"/>
        </w:rPr>
        <w:t>Si ocurre un error, SQL Server haga automáticamente ROLLBACK.</w:t>
      </w:r>
    </w:p>
    <w:p w14:paraId="79358A56" w14:textId="01986666" w:rsidR="000646CA" w:rsidRDefault="000646CA" w:rsidP="000646CA">
      <w:pPr>
        <w:ind w:left="708"/>
        <w:jc w:val="center"/>
        <w:rPr>
          <w:rFonts w:ascii="Times New Roman" w:hAnsi="Times New Roman"/>
        </w:rPr>
      </w:pPr>
      <w:r>
        <w:rPr>
          <w:noProof/>
        </w:rPr>
        <w:lastRenderedPageBreak/>
        <w:drawing>
          <wp:inline distT="0" distB="0" distL="0" distR="0" wp14:anchorId="682C4D82" wp14:editId="59A9C4D5">
            <wp:extent cx="5148462" cy="1699404"/>
            <wp:effectExtent l="0" t="0" r="0" b="0"/>
            <wp:docPr id="21" name="Imagen 21" descr="Interfaz de usuario gráfica, Texto, Aplicación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Imagen 21" descr="Interfaz de usuario gráfica, Texto, Aplicación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2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89158" cy="171283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40186A2" w14:textId="645934C4" w:rsidR="000646CA" w:rsidRPr="000646CA" w:rsidRDefault="000646CA" w:rsidP="000646CA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19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>
        <w:rPr>
          <w:rFonts w:ascii="Times New Roman" w:hAnsi="Times New Roman"/>
          <w:i w:val="0"/>
          <w:iCs w:val="0"/>
          <w:color w:val="auto"/>
        </w:rPr>
        <w:t xml:space="preserve"> Transacción abortada debido a que no existe esa Edición de Curso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2642C4D2" w14:textId="6361852F" w:rsidR="000646CA" w:rsidRDefault="000646CA" w:rsidP="000646CA">
      <w:pPr>
        <w:ind w:left="708"/>
      </w:pPr>
      <w:r>
        <w:rPr>
          <w:rFonts w:ascii="Times New Roman" w:hAnsi="Times New Roman"/>
        </w:rPr>
        <w:t xml:space="preserve">Se realiza una consulta específica con los datos del </w:t>
      </w:r>
      <w:r>
        <w:rPr>
          <w:rFonts w:ascii="Times New Roman" w:hAnsi="Times New Roman"/>
        </w:rPr>
        <w:t xml:space="preserve">estudiante </w:t>
      </w:r>
      <w:r>
        <w:rPr>
          <w:rFonts w:ascii="Times New Roman" w:hAnsi="Times New Roman"/>
        </w:rPr>
        <w:t xml:space="preserve">creado y de la asignación de una </w:t>
      </w:r>
      <w:r>
        <w:rPr>
          <w:rFonts w:ascii="Times New Roman" w:hAnsi="Times New Roman"/>
        </w:rPr>
        <w:t xml:space="preserve">Matrícula </w:t>
      </w:r>
      <w:r>
        <w:rPr>
          <w:rFonts w:ascii="Times New Roman" w:hAnsi="Times New Roman"/>
        </w:rPr>
        <w:t xml:space="preserve">para poder comprobar que el </w:t>
      </w:r>
      <w:r w:rsidR="00A8591B" w:rsidRPr="000646CA">
        <w:rPr>
          <w:rFonts w:ascii="Times New Roman" w:hAnsi="Times New Roman"/>
        </w:rPr>
        <w:t>XACT_ABORT </w:t>
      </w:r>
      <w:r w:rsidR="00A8591B">
        <w:rPr>
          <w:rFonts w:ascii="Times New Roman" w:hAnsi="Times New Roman"/>
        </w:rPr>
        <w:t>s</w:t>
      </w:r>
      <w:r>
        <w:rPr>
          <w:rFonts w:ascii="Times New Roman" w:hAnsi="Times New Roman"/>
        </w:rPr>
        <w:t>e haya realizado correctamente</w:t>
      </w:r>
      <w:r w:rsidR="00A8591B">
        <w:rPr>
          <w:rFonts w:ascii="Times New Roman" w:hAnsi="Times New Roman"/>
        </w:rPr>
        <w:t xml:space="preserve"> (Fig 20)</w:t>
      </w:r>
      <w:r w:rsidRPr="00F9187B">
        <w:rPr>
          <w:rFonts w:ascii="Times New Roman" w:hAnsi="Times New Roman"/>
        </w:rPr>
        <w:t>.</w:t>
      </w:r>
    </w:p>
    <w:p w14:paraId="34F8025A" w14:textId="7C696DC4" w:rsidR="000646CA" w:rsidRDefault="000646CA" w:rsidP="000646CA">
      <w:pPr>
        <w:jc w:val="center"/>
      </w:pPr>
      <w:r>
        <w:rPr>
          <w:noProof/>
        </w:rPr>
        <w:drawing>
          <wp:inline distT="0" distB="0" distL="0" distR="0" wp14:anchorId="2BC78BC3" wp14:editId="79ABB03B">
            <wp:extent cx="4256762" cy="1440612"/>
            <wp:effectExtent l="0" t="0" r="0" b="7620"/>
            <wp:docPr id="22" name="Imagen 22" descr="Interfaz de usuario gráfica, Texto, Aplicación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Imagen 22" descr="Interfaz de usuario gráfica, Texto, Aplicación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8253" cy="14478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FACB5E" w14:textId="62656147" w:rsidR="00A8591B" w:rsidRDefault="00A8591B" w:rsidP="00A8591B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20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>
        <w:rPr>
          <w:rFonts w:ascii="Times New Roman" w:hAnsi="Times New Roman"/>
          <w:i w:val="0"/>
          <w:iCs w:val="0"/>
          <w:color w:val="auto"/>
        </w:rPr>
        <w:t xml:space="preserve"> Verificación de auto Rollback por </w:t>
      </w:r>
      <w:r w:rsidRPr="00A8591B">
        <w:rPr>
          <w:rFonts w:ascii="Times New Roman" w:hAnsi="Times New Roman"/>
          <w:i w:val="0"/>
          <w:iCs w:val="0"/>
          <w:color w:val="auto"/>
        </w:rPr>
        <w:t>XACT_ABORT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6651BC21" w14:textId="77777777" w:rsidR="00A8591B" w:rsidRPr="00A8591B" w:rsidRDefault="00A8591B" w:rsidP="00A8591B"/>
    <w:p w14:paraId="70E02A8D" w14:textId="123BA32C" w:rsidR="00A8591B" w:rsidRDefault="00A8591B" w:rsidP="00A8591B">
      <w:pPr>
        <w:ind w:left="708"/>
        <w:jc w:val="both"/>
        <w:rPr>
          <w:rFonts w:ascii="Times New Roman" w:hAnsi="Times New Roman"/>
        </w:rPr>
      </w:pPr>
      <w:r w:rsidRPr="000646CA">
        <w:rPr>
          <w:rFonts w:ascii="Times New Roman" w:hAnsi="Times New Roman"/>
          <w:b/>
          <w:bCs/>
        </w:rPr>
        <w:t xml:space="preserve">Opción </w:t>
      </w:r>
      <w:r>
        <w:rPr>
          <w:rFonts w:ascii="Times New Roman" w:hAnsi="Times New Roman"/>
          <w:b/>
          <w:bCs/>
        </w:rPr>
        <w:t>2</w:t>
      </w:r>
      <w:r w:rsidRPr="000646CA">
        <w:rPr>
          <w:rFonts w:ascii="Times New Roman" w:hAnsi="Times New Roman"/>
          <w:b/>
          <w:bCs/>
        </w:rPr>
        <w:t xml:space="preserve">.- </w:t>
      </w:r>
      <w:bookmarkStart w:id="2" w:name="_Hlk210657872"/>
      <w:r w:rsidRPr="00A8591B">
        <w:rPr>
          <w:rFonts w:ascii="Times New Roman" w:hAnsi="Times New Roman"/>
          <w:b/>
          <w:bCs/>
        </w:rPr>
        <w:t xml:space="preserve">TRY...CATCH </w:t>
      </w:r>
      <w:bookmarkEnd w:id="2"/>
      <w:r w:rsidRPr="00A8591B">
        <w:rPr>
          <w:rFonts w:ascii="Times New Roman" w:hAnsi="Times New Roman"/>
          <w:b/>
          <w:bCs/>
        </w:rPr>
        <w:t>(manejo controlado)</w:t>
      </w:r>
      <w:r>
        <w:rPr>
          <w:rFonts w:ascii="Times New Roman" w:hAnsi="Times New Roman"/>
          <w:b/>
          <w:bCs/>
        </w:rPr>
        <w:t xml:space="preserve">: </w:t>
      </w:r>
      <w:r w:rsidRPr="00A8591B">
        <w:rPr>
          <w:rFonts w:ascii="Times New Roman" w:hAnsi="Times New Roman"/>
        </w:rPr>
        <w:t>Permite capturar el error y hacer rollback manual</w:t>
      </w:r>
      <w:r>
        <w:rPr>
          <w:rFonts w:ascii="Times New Roman" w:hAnsi="Times New Roman"/>
        </w:rPr>
        <w:t xml:space="preserve"> (Fig 21).</w:t>
      </w:r>
    </w:p>
    <w:p w14:paraId="294D567D" w14:textId="7B45DC9E" w:rsidR="00A8591B" w:rsidRDefault="00A8591B" w:rsidP="00A8591B">
      <w:pPr>
        <w:ind w:left="708"/>
        <w:jc w:val="center"/>
      </w:pPr>
      <w:r>
        <w:rPr>
          <w:noProof/>
        </w:rPr>
        <w:drawing>
          <wp:inline distT="0" distB="0" distL="0" distR="0" wp14:anchorId="038771BC" wp14:editId="6AB9F701">
            <wp:extent cx="4925683" cy="2253164"/>
            <wp:effectExtent l="0" t="0" r="8890" b="0"/>
            <wp:docPr id="23" name="Imagen 23" descr="Interfaz de usuario gráfica, Texto, Aplicación, Correo electrónico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" name="Imagen 23" descr="Interfaz de usuario gráfica, Texto, Aplicación, Correo electrónico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3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8165" cy="22542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449C6" w14:textId="2C2E6831" w:rsidR="00A8591B" w:rsidRDefault="00A8591B" w:rsidP="00A8591B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21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</w:t>
      </w:r>
      <w:r>
        <w:rPr>
          <w:rFonts w:ascii="Times New Roman" w:hAnsi="Times New Roman"/>
          <w:i w:val="0"/>
          <w:iCs w:val="0"/>
          <w:color w:val="auto"/>
        </w:rPr>
        <w:t xml:space="preserve"> Transacción detenida debido al error detectado en Edición de Curso inexistente</w:t>
      </w:r>
      <w:r>
        <w:rPr>
          <w:rFonts w:ascii="Times New Roman" w:hAnsi="Times New Roman"/>
          <w:i w:val="0"/>
          <w:iCs w:val="0"/>
          <w:color w:val="auto"/>
        </w:rPr>
        <w:t>.</w:t>
      </w:r>
    </w:p>
    <w:p w14:paraId="79863671" w14:textId="729B43BB" w:rsidR="00A8591B" w:rsidRDefault="00A8591B" w:rsidP="00A8591B">
      <w:pPr>
        <w:ind w:left="708"/>
      </w:pPr>
      <w:r>
        <w:rPr>
          <w:rFonts w:ascii="Times New Roman" w:hAnsi="Times New Roman"/>
        </w:rPr>
        <w:t xml:space="preserve">Se realiza una consulta específica con los datos del estudiante creado y de la asignación de una Matrícula para poder comprobar que el </w:t>
      </w:r>
      <w:r w:rsidRPr="00A8591B">
        <w:rPr>
          <w:rFonts w:ascii="Times New Roman" w:hAnsi="Times New Roman"/>
        </w:rPr>
        <w:t xml:space="preserve">TRY...CATCH </w:t>
      </w:r>
      <w:r>
        <w:rPr>
          <w:rFonts w:ascii="Times New Roman" w:hAnsi="Times New Roman"/>
        </w:rPr>
        <w:t>se haya realizado correctamente (Fig 2</w:t>
      </w:r>
      <w:r>
        <w:rPr>
          <w:rFonts w:ascii="Times New Roman" w:hAnsi="Times New Roman"/>
        </w:rPr>
        <w:t>2</w:t>
      </w:r>
      <w:r>
        <w:rPr>
          <w:rFonts w:ascii="Times New Roman" w:hAnsi="Times New Roman"/>
        </w:rPr>
        <w:t>)</w:t>
      </w:r>
      <w:r w:rsidRPr="00F9187B">
        <w:rPr>
          <w:rFonts w:ascii="Times New Roman" w:hAnsi="Times New Roman"/>
        </w:rPr>
        <w:t>.</w:t>
      </w:r>
    </w:p>
    <w:p w14:paraId="0B5FE94F" w14:textId="3B3D0506" w:rsidR="00A8591B" w:rsidRDefault="00A8591B" w:rsidP="00A8591B">
      <w:pPr>
        <w:jc w:val="center"/>
      </w:pPr>
      <w:r>
        <w:rPr>
          <w:noProof/>
        </w:rPr>
        <w:lastRenderedPageBreak/>
        <w:drawing>
          <wp:inline distT="0" distB="0" distL="0" distR="0" wp14:anchorId="6BD3DC5E" wp14:editId="350C7DA5">
            <wp:extent cx="4347713" cy="949401"/>
            <wp:effectExtent l="0" t="0" r="0" b="3175"/>
            <wp:docPr id="24" name="Imagen 24" descr="Interfaz de usuario gráfica, Aplicación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Imagen 24" descr="Interfaz de usuario gráfica, Aplicación&#10;&#10;Descripción generada automáticamente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81188" cy="9567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0862529" w14:textId="133B755E" w:rsidR="00A8591B" w:rsidRDefault="00A8591B" w:rsidP="00A8591B">
      <w:pPr>
        <w:pStyle w:val="Descripcin"/>
        <w:jc w:val="center"/>
        <w:rPr>
          <w:rFonts w:ascii="Times New Roman" w:hAnsi="Times New Roman"/>
          <w:i w:val="0"/>
          <w:iCs w:val="0"/>
          <w:color w:val="auto"/>
        </w:rPr>
      </w:pPr>
      <w:r>
        <w:rPr>
          <w:rFonts w:ascii="Times New Roman" w:hAnsi="Times New Roman"/>
          <w:b/>
          <w:bCs/>
          <w:color w:val="auto"/>
        </w:rPr>
        <w:t xml:space="preserve">Fig  </w:t>
      </w:r>
      <w:r>
        <w:rPr>
          <w:rFonts w:ascii="Times New Roman" w:hAnsi="Times New Roman"/>
          <w:b/>
          <w:bCs/>
          <w:color w:val="auto"/>
        </w:rPr>
        <w:fldChar w:fldCharType="begin"/>
      </w:r>
      <w:r>
        <w:rPr>
          <w:rFonts w:ascii="Times New Roman" w:hAnsi="Times New Roman"/>
          <w:b/>
          <w:bCs/>
          <w:color w:val="auto"/>
        </w:rPr>
        <w:instrText xml:space="preserve"> SEQ Fig_ \* ARABIC </w:instrText>
      </w:r>
      <w:r>
        <w:rPr>
          <w:rFonts w:ascii="Times New Roman" w:hAnsi="Times New Roman"/>
          <w:b/>
          <w:bCs/>
          <w:color w:val="auto"/>
        </w:rPr>
        <w:fldChar w:fldCharType="separate"/>
      </w:r>
      <w:r>
        <w:rPr>
          <w:rFonts w:ascii="Times New Roman" w:hAnsi="Times New Roman"/>
          <w:b/>
          <w:bCs/>
          <w:noProof/>
          <w:color w:val="auto"/>
        </w:rPr>
        <w:t>22</w:t>
      </w:r>
      <w:r>
        <w:rPr>
          <w:rFonts w:ascii="Times New Roman" w:hAnsi="Times New Roman"/>
          <w:b/>
          <w:bCs/>
          <w:color w:val="auto"/>
        </w:rPr>
        <w:fldChar w:fldCharType="end"/>
      </w:r>
      <w:r>
        <w:rPr>
          <w:rFonts w:ascii="Times New Roman" w:hAnsi="Times New Roman"/>
          <w:i w:val="0"/>
          <w:iCs w:val="0"/>
          <w:color w:val="auto"/>
        </w:rPr>
        <w:t>. Verificación de Rollback por</w:t>
      </w:r>
      <w:r>
        <w:rPr>
          <w:rFonts w:ascii="Times New Roman" w:hAnsi="Times New Roman"/>
          <w:i w:val="0"/>
          <w:iCs w:val="0"/>
          <w:color w:val="auto"/>
        </w:rPr>
        <w:t xml:space="preserve"> Try…Catch.</w:t>
      </w:r>
    </w:p>
    <w:p w14:paraId="2F1BB52E" w14:textId="68A892F5" w:rsidR="007520D9" w:rsidRPr="00A8591B" w:rsidRDefault="00A8591B" w:rsidP="00A8591B">
      <w:pPr>
        <w:ind w:left="708"/>
        <w:jc w:val="both"/>
        <w:rPr>
          <w:rFonts w:ascii="Times New Roman" w:hAnsi="Times New Roman"/>
        </w:rPr>
      </w:pPr>
      <w:r w:rsidRPr="000646CA">
        <w:rPr>
          <w:rFonts w:ascii="Times New Roman" w:hAnsi="Times New Roman"/>
          <w:b/>
          <w:bCs/>
        </w:rPr>
        <w:t xml:space="preserve">Opción </w:t>
      </w:r>
      <w:r>
        <w:rPr>
          <w:rFonts w:ascii="Times New Roman" w:hAnsi="Times New Roman"/>
          <w:b/>
          <w:bCs/>
        </w:rPr>
        <w:t>3</w:t>
      </w:r>
      <w:r w:rsidRPr="000646CA">
        <w:rPr>
          <w:rFonts w:ascii="Times New Roman" w:hAnsi="Times New Roman"/>
          <w:b/>
          <w:bCs/>
        </w:rPr>
        <w:t>.-</w:t>
      </w:r>
      <w:r w:rsidRPr="00A8591B">
        <w:t xml:space="preserve"> </w:t>
      </w:r>
      <w:r w:rsidRPr="00A8591B">
        <w:rPr>
          <w:rFonts w:ascii="Times New Roman" w:hAnsi="Times New Roman"/>
          <w:b/>
          <w:bCs/>
        </w:rPr>
        <w:t>ON_ERROR</w:t>
      </w:r>
      <w:r>
        <w:rPr>
          <w:rFonts w:ascii="Times New Roman" w:hAnsi="Times New Roman"/>
          <w:b/>
          <w:bCs/>
        </w:rPr>
        <w:t xml:space="preserve">: </w:t>
      </w:r>
      <w:r w:rsidRPr="00A8591B">
        <w:rPr>
          <w:rFonts w:ascii="Times New Roman" w:hAnsi="Times New Roman"/>
        </w:rPr>
        <w:t>SQL Server no tiene una instrucción directa llamada ON_ERROR como Oracle.</w:t>
      </w:r>
      <w:r>
        <w:rPr>
          <w:rFonts w:ascii="Times New Roman" w:hAnsi="Times New Roman"/>
        </w:rPr>
        <w:t xml:space="preserve"> </w:t>
      </w:r>
      <w:r w:rsidRPr="00A8591B">
        <w:rPr>
          <w:rFonts w:ascii="Times New Roman" w:hAnsi="Times New Roman"/>
        </w:rPr>
        <w:t>Pero podemos simular su comportamiento usando BEGIN TRAN + ROLLBACK en triggers o transacciones, y manejando el error con ERROR_</w:t>
      </w:r>
      <w:proofErr w:type="gramStart"/>
      <w:r w:rsidRPr="00A8591B">
        <w:rPr>
          <w:rFonts w:ascii="Times New Roman" w:hAnsi="Times New Roman"/>
        </w:rPr>
        <w:t>NUMBER(</w:t>
      </w:r>
      <w:proofErr w:type="gramEnd"/>
      <w:r w:rsidRPr="00A8591B">
        <w:rPr>
          <w:rFonts w:ascii="Times New Roman" w:hAnsi="Times New Roman"/>
        </w:rPr>
        <w:t>) / ERROR_MESSAGE().</w:t>
      </w:r>
    </w:p>
    <w:bookmarkEnd w:id="1"/>
    <w:p w14:paraId="0818F733" w14:textId="315A9AF5" w:rsidR="00284689" w:rsidRDefault="00284689" w:rsidP="00092F3B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Resultados obtenidos</w:t>
      </w:r>
    </w:p>
    <w:p w14:paraId="7BF7811E" w14:textId="61214D1D" w:rsidR="00C65AD1" w:rsidRDefault="00C65AD1" w:rsidP="00C65AD1">
      <w:pPr>
        <w:pStyle w:val="Prrafodelista"/>
        <w:spacing w:after="120" w:line="240" w:lineRule="auto"/>
        <w:ind w:left="714"/>
        <w:contextualSpacing w:val="0"/>
        <w:jc w:val="both"/>
        <w:rPr>
          <w:rFonts w:ascii="Times New Roman" w:hAnsi="Times New Roman"/>
          <w:b/>
        </w:rPr>
      </w:pPr>
    </w:p>
    <w:p w14:paraId="55983D0E" w14:textId="77777777" w:rsidR="00C65AD1" w:rsidRDefault="00C65AD1" w:rsidP="00C65AD1">
      <w:pPr>
        <w:pStyle w:val="Prrafodelista"/>
        <w:spacing w:after="120" w:line="240" w:lineRule="auto"/>
        <w:ind w:left="714"/>
        <w:contextualSpacing w:val="0"/>
        <w:jc w:val="both"/>
        <w:rPr>
          <w:rFonts w:ascii="Times New Roman" w:hAnsi="Times New Roman"/>
          <w:b/>
        </w:rPr>
      </w:pPr>
    </w:p>
    <w:p w14:paraId="7B5C970F" w14:textId="7A57EF36" w:rsidR="00621ED7" w:rsidRPr="00EA374C" w:rsidRDefault="00284689" w:rsidP="00EA374C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Habilidades blandas</w:t>
      </w:r>
    </w:p>
    <w:p w14:paraId="21C09FFA" w14:textId="77777777" w:rsidR="00EA374C" w:rsidRPr="005D5EFC" w:rsidRDefault="00E7388C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882968851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EA374C">
            <w:rPr>
              <w:rFonts w:ascii="MS Gothic" w:eastAsia="MS Gothic" w:hAnsi="MS Gothic" w:hint="eastAsia"/>
              <w:bCs/>
            </w:rPr>
            <w:t>☒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Liderazgo</w:t>
      </w:r>
    </w:p>
    <w:p w14:paraId="75C60C04" w14:textId="7F4C0AF8" w:rsidR="00EA374C" w:rsidRPr="005D5EFC" w:rsidRDefault="00E7388C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-1409764499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EA374C">
            <w:rPr>
              <w:rFonts w:ascii="MS Gothic" w:eastAsia="MS Gothic" w:hAnsi="MS Gothic" w:hint="eastAsia"/>
              <w:bCs/>
            </w:rPr>
            <w:t>☒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Trabajo en equipo</w:t>
      </w:r>
    </w:p>
    <w:p w14:paraId="49C7D942" w14:textId="77777777" w:rsidR="00EA374C" w:rsidRPr="005D5EFC" w:rsidRDefault="00E7388C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-194907562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A374C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Comunicación asertiva</w:t>
      </w:r>
    </w:p>
    <w:p w14:paraId="12E690B8" w14:textId="77777777" w:rsidR="00EA374C" w:rsidRPr="005D5EFC" w:rsidRDefault="00E7388C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-1376539651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EA374C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La empatía</w:t>
      </w:r>
    </w:p>
    <w:p w14:paraId="324AB138" w14:textId="47DE1972" w:rsidR="00EA374C" w:rsidRPr="005D5EFC" w:rsidRDefault="00E7388C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76309946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65AD1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Pensamiento crítico</w:t>
      </w:r>
    </w:p>
    <w:p w14:paraId="767D8B08" w14:textId="7349E327" w:rsidR="00EA374C" w:rsidRPr="005D5EFC" w:rsidRDefault="00E7388C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14958374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65AD1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Flexibilidad</w:t>
      </w:r>
    </w:p>
    <w:p w14:paraId="494B9C01" w14:textId="5C66DAB0" w:rsidR="00EA374C" w:rsidRPr="005D5EFC" w:rsidRDefault="00E7388C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749230067"/>
          <w14:checkbox>
            <w14:checked w14:val="1"/>
            <w14:checkedState w14:val="2612" w14:font="MS Gothic"/>
            <w14:uncheckedState w14:val="2610" w14:font="MS Gothic"/>
          </w14:checkbox>
        </w:sdtPr>
        <w:sdtEndPr/>
        <w:sdtContent>
          <w:r w:rsidR="00C65AD1">
            <w:rPr>
              <w:rFonts w:ascii="MS Gothic" w:eastAsia="MS Gothic" w:hAnsi="MS Gothic" w:hint="eastAsia"/>
              <w:bCs/>
            </w:rPr>
            <w:t>☒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La resolución de conflictos</w:t>
      </w:r>
    </w:p>
    <w:p w14:paraId="74ACB3FE" w14:textId="2DEA97BE" w:rsidR="00EA374C" w:rsidRPr="005D5EFC" w:rsidRDefault="00E7388C" w:rsidP="00EA374C">
      <w:pPr>
        <w:spacing w:after="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1655562452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65AD1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Adaptabilidad</w:t>
      </w:r>
    </w:p>
    <w:p w14:paraId="11EE3E96" w14:textId="7E1D4199" w:rsidR="00EA374C" w:rsidRPr="00EA374C" w:rsidRDefault="00E7388C" w:rsidP="00EA374C">
      <w:pPr>
        <w:spacing w:after="120" w:line="240" w:lineRule="auto"/>
        <w:ind w:left="708"/>
        <w:jc w:val="both"/>
        <w:rPr>
          <w:rFonts w:ascii="Times New Roman" w:hAnsi="Times New Roman"/>
          <w:bCs/>
        </w:rPr>
      </w:pPr>
      <w:sdt>
        <w:sdtPr>
          <w:rPr>
            <w:rFonts w:ascii="Times New Roman" w:hAnsi="Times New Roman"/>
            <w:bCs/>
          </w:rPr>
          <w:id w:val="28074603"/>
          <w14:checkbox>
            <w14:checked w14:val="0"/>
            <w14:checkedState w14:val="2612" w14:font="MS Gothic"/>
            <w14:uncheckedState w14:val="2610" w14:font="MS Gothic"/>
          </w14:checkbox>
        </w:sdtPr>
        <w:sdtEndPr/>
        <w:sdtContent>
          <w:r w:rsidR="00C65AD1">
            <w:rPr>
              <w:rFonts w:ascii="MS Gothic" w:eastAsia="MS Gothic" w:hAnsi="MS Gothic" w:hint="eastAsia"/>
              <w:bCs/>
            </w:rPr>
            <w:t>☐</w:t>
          </w:r>
        </w:sdtContent>
      </w:sdt>
      <w:r w:rsidR="00EA374C">
        <w:rPr>
          <w:rFonts w:ascii="Times New Roman" w:hAnsi="Times New Roman"/>
          <w:bCs/>
        </w:rPr>
        <w:t xml:space="preserve"> </w:t>
      </w:r>
      <w:r w:rsidR="00EA374C" w:rsidRPr="005D5EFC">
        <w:rPr>
          <w:rFonts w:ascii="Times New Roman" w:hAnsi="Times New Roman"/>
          <w:bCs/>
        </w:rPr>
        <w:t>Responsabilidad</w:t>
      </w:r>
    </w:p>
    <w:p w14:paraId="23D31564" w14:textId="493D6FBE" w:rsidR="00BF2F0D" w:rsidRDefault="00AD2F70" w:rsidP="00092F3B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 w:rsidRPr="00DB4706">
        <w:rPr>
          <w:rFonts w:ascii="Times New Roman" w:hAnsi="Times New Roman"/>
          <w:b/>
        </w:rPr>
        <w:t>Conclusiones</w:t>
      </w:r>
    </w:p>
    <w:p w14:paraId="54F4ABEE" w14:textId="77777777" w:rsidR="00285098" w:rsidRDefault="00285098" w:rsidP="00285098">
      <w:pPr>
        <w:pStyle w:val="Prrafodelista"/>
        <w:spacing w:after="120" w:line="240" w:lineRule="auto"/>
        <w:ind w:left="714"/>
        <w:contextualSpacing w:val="0"/>
        <w:jc w:val="both"/>
        <w:rPr>
          <w:rFonts w:ascii="Times New Roman" w:hAnsi="Times New Roman"/>
          <w:b/>
        </w:rPr>
      </w:pPr>
    </w:p>
    <w:p w14:paraId="09ECCE39" w14:textId="5B8BCFC3" w:rsidR="00B32BA3" w:rsidRPr="002D0598" w:rsidRDefault="00EA374C" w:rsidP="00F1370E">
      <w:pPr>
        <w:pStyle w:val="Prrafodelista"/>
        <w:numPr>
          <w:ilvl w:val="1"/>
          <w:numId w:val="2"/>
        </w:numPr>
        <w:spacing w:after="120" w:line="240" w:lineRule="auto"/>
        <w:ind w:left="714" w:hanging="357"/>
        <w:contextualSpacing w:val="0"/>
        <w:jc w:val="both"/>
        <w:rPr>
          <w:rFonts w:ascii="Times New Roman" w:hAnsi="Times New Roman"/>
          <w:b/>
        </w:rPr>
      </w:pPr>
      <w:r>
        <w:rPr>
          <w:rFonts w:ascii="Times New Roman" w:hAnsi="Times New Roman"/>
          <w:b/>
        </w:rPr>
        <w:t>Referencia B</w:t>
      </w:r>
      <w:r w:rsidR="00E71161">
        <w:rPr>
          <w:rFonts w:ascii="Times New Roman" w:hAnsi="Times New Roman"/>
          <w:b/>
        </w:rPr>
        <w:t>ibliogr</w:t>
      </w:r>
      <w:r>
        <w:rPr>
          <w:rFonts w:ascii="Times New Roman" w:hAnsi="Times New Roman"/>
          <w:b/>
        </w:rPr>
        <w:t>áfica</w:t>
      </w:r>
      <w:r w:rsidR="00D11E39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t xml:space="preserve"> 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begin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instrText xml:space="preserve"> ADDIN ZOTERO_ITEM CSL_CITATION {"citationID":"miUHBOyc","properties":{"formattedCitation":"[1]","plainCitation":"[1]","noteIndex":0},"citationItems":[{"id":20,"uris":["http://zotero.org/users/local/HnB7wY7y/items/95YMTG43"],"itemData":{"id":20,"type":"webpage","abstract":"En este inicio rápido se explica cómo instalar SQL Server 2017 y versiones posteriores en Ubuntu y, después, crear y consultar una base de datos con sqlcmd.","container-title":"Microsoft Learn","language":"es-es","title":"Ubuntu: Instalación de SQL Server en Linux - SQL Server","URL":"https://learn.microsoft.com/es-es/sql/linux/quickstart-install-connect-ubuntu?view=sql-server-ver17","author":[{"literal":"Microsoft Learn"}],"accessed":{"date-parts":[["2025",9,18]]},"issued":{"date-parts":[["2025",8,12]]}}}],"schema":"https://github.com/citation-style-language/schema/raw/master/csl-citation.json"} </w:instrTex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separate"/>
      </w:r>
      <w:r w:rsidR="002D0598" w:rsidRPr="002D0598">
        <w:rPr>
          <w:rFonts w:ascii="Times New Roman" w:hAnsi="Times New Roman"/>
          <w:color w:val="FFFFFF" w:themeColor="background1"/>
          <w:sz w:val="2"/>
          <w:szCs w:val="2"/>
        </w:rPr>
        <w:t>[1]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end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t xml:space="preserve"> 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begin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instrText xml:space="preserve"> ADDIN ZOTERO_ITEM CSL_CITATION {"citationID":"oaF5giaU","properties":{"formattedCitation":"[2]","plainCitation":"[2]","noteIndex":0},"citationItems":[{"id":18,"uris":["http://zotero.org/users/local/HnB7wY7y/items/EMBDKCTD"],"itemData":{"id":18,"type":"webpage","abstract":"Descargue e instale Azure Data Studio para Windows, macOS o Linux. En este artículo se proporcionan fechas de lanzamiento, números de versión, requisitos del sistema y vínculos de descarga.","container-title":"Microsoft Learn","language":"es-es","title":"Descarga e instalación de Azure Data Studio - Azure Data Studio","URL":"https://learn.microsoft.com/es-es/azure-data-studio/download-azure-data-studio","author":[{"literal":"Microsoft Learn"}],"accessed":{"date-parts":[["2025",9,18]]},"issued":{"date-parts":[["2025",6,18]]}}}],"schema":"https://github.com/citation-style-language/schema/raw/master/csl-citation.json"} </w:instrTex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separate"/>
      </w:r>
      <w:r w:rsidR="002D0598" w:rsidRPr="002D0598">
        <w:rPr>
          <w:rFonts w:ascii="Times New Roman" w:hAnsi="Times New Roman"/>
          <w:color w:val="FFFFFF" w:themeColor="background1"/>
          <w:sz w:val="2"/>
          <w:szCs w:val="2"/>
        </w:rPr>
        <w:t>[2]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end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t xml:space="preserve"> 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begin"/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instrText xml:space="preserve"> ADDIN ZOTERO_ITEM CSL_CITATION {"citationID":"a3ZIgIaK","properties":{"formattedCitation":"[3]","plainCitation":"[3]","noteIndex":0},"citationItems":[{"id":22,"uris":["http://zotero.org/users/local/HnB7wY7y/items/9GGKY4WX"],"itemData":{"id":22,"type":"motion_picture","dimensions":"07:19","source":"YouTube","title":"Instalar/Crear una instancia con características de replicación en sql server","URL":"https://www.youtube.com/watch?v=BXqpqptDIaY","director":[{"literal":"OSCAR ESCOBAR"}],"accessed":{"date-parts":[["2025",9,18]]},"issued":{"date-parts":[["2023",4,28]]}}}],"schema":"https://github.com/citation-style-language/schema/raw/master/csl-citation.json"} </w:instrTex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separate"/>
      </w:r>
      <w:r w:rsidR="002D0598" w:rsidRPr="002D0598">
        <w:rPr>
          <w:rFonts w:ascii="Times New Roman" w:hAnsi="Times New Roman"/>
          <w:color w:val="FFFFFF" w:themeColor="background1"/>
          <w:sz w:val="2"/>
          <w:szCs w:val="2"/>
        </w:rPr>
        <w:t>[3]</w:t>
      </w:r>
      <w:r w:rsidR="002D0598" w:rsidRPr="002D0598">
        <w:rPr>
          <w:rFonts w:ascii="Times New Roman" w:hAnsi="Times New Roman"/>
          <w:b/>
          <w:color w:val="FFFFFF" w:themeColor="background1"/>
          <w:sz w:val="2"/>
          <w:szCs w:val="2"/>
        </w:rPr>
        <w:fldChar w:fldCharType="end"/>
      </w:r>
    </w:p>
    <w:p w14:paraId="698E6738" w14:textId="407B7DB2" w:rsidR="002D0598" w:rsidRDefault="002D0598" w:rsidP="002D0598">
      <w:pPr>
        <w:pStyle w:val="Prrafodelista"/>
        <w:spacing w:after="120"/>
        <w:ind w:left="1422"/>
        <w:contextualSpacing w:val="0"/>
        <w:jc w:val="both"/>
        <w:rPr>
          <w:rFonts w:ascii="Times New Roman" w:hAnsi="Times New Roman"/>
          <w:b/>
        </w:rPr>
      </w:pPr>
    </w:p>
    <w:p w14:paraId="7B97A649" w14:textId="77777777" w:rsidR="00EA374C" w:rsidRDefault="00EA374C" w:rsidP="00EA374C">
      <w:pPr>
        <w:pStyle w:val="Prrafodelista"/>
        <w:spacing w:after="120" w:line="240" w:lineRule="auto"/>
        <w:ind w:left="714"/>
        <w:contextualSpacing w:val="0"/>
        <w:jc w:val="both"/>
        <w:rPr>
          <w:rFonts w:ascii="Times New Roman" w:hAnsi="Times New Roman"/>
          <w:b/>
        </w:rPr>
      </w:pPr>
    </w:p>
    <w:p w14:paraId="0C7514D9" w14:textId="77777777" w:rsidR="00F1370E" w:rsidRPr="00F1370E" w:rsidRDefault="00F1370E" w:rsidP="00F1370E">
      <w:pPr>
        <w:pStyle w:val="Prrafodelista"/>
        <w:spacing w:after="120" w:line="240" w:lineRule="auto"/>
        <w:ind w:left="714"/>
        <w:contextualSpacing w:val="0"/>
        <w:jc w:val="both"/>
        <w:rPr>
          <w:rFonts w:ascii="Times New Roman" w:hAnsi="Times New Roman"/>
          <w:b/>
        </w:rPr>
      </w:pPr>
    </w:p>
    <w:p w14:paraId="052CAAB8" w14:textId="77777777" w:rsidR="00E71161" w:rsidRPr="002D0598" w:rsidRDefault="00E71161" w:rsidP="00E71161">
      <w:pPr>
        <w:spacing w:after="120" w:line="240" w:lineRule="auto"/>
        <w:jc w:val="both"/>
        <w:rPr>
          <w:rFonts w:ascii="Times New Roman" w:hAnsi="Times New Roman"/>
          <w:bCs/>
        </w:rPr>
      </w:pPr>
    </w:p>
    <w:sectPr w:rsidR="00E71161" w:rsidRPr="002D0598" w:rsidSect="00A96447">
      <w:headerReference w:type="default" r:id="rId33"/>
      <w:pgSz w:w="11906" w:h="16838"/>
      <w:pgMar w:top="851" w:right="1701" w:bottom="79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1BA91DA" w14:textId="77777777" w:rsidR="00E7388C" w:rsidRDefault="00E7388C" w:rsidP="00AD2F70">
      <w:pPr>
        <w:spacing w:after="0" w:line="240" w:lineRule="auto"/>
      </w:pPr>
      <w:r>
        <w:separator/>
      </w:r>
    </w:p>
  </w:endnote>
  <w:endnote w:type="continuationSeparator" w:id="0">
    <w:p w14:paraId="57454DC1" w14:textId="77777777" w:rsidR="00E7388C" w:rsidRDefault="00E7388C" w:rsidP="00AD2F70">
      <w:pPr>
        <w:spacing w:after="0" w:line="240" w:lineRule="auto"/>
      </w:pPr>
      <w:r>
        <w:continuationSeparator/>
      </w:r>
    </w:p>
  </w:endnote>
  <w:endnote w:type="continuationNotice" w:id="1">
    <w:p w14:paraId="51680B16" w14:textId="77777777" w:rsidR="00E7388C" w:rsidRDefault="00E7388C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4BE91DD" w14:textId="77777777" w:rsidR="00E7388C" w:rsidRDefault="00E7388C" w:rsidP="00AD2F70">
      <w:pPr>
        <w:spacing w:after="0" w:line="240" w:lineRule="auto"/>
      </w:pPr>
      <w:r>
        <w:separator/>
      </w:r>
    </w:p>
  </w:footnote>
  <w:footnote w:type="continuationSeparator" w:id="0">
    <w:p w14:paraId="721469EA" w14:textId="77777777" w:rsidR="00E7388C" w:rsidRDefault="00E7388C" w:rsidP="00AD2F70">
      <w:pPr>
        <w:spacing w:after="0" w:line="240" w:lineRule="auto"/>
      </w:pPr>
      <w:r>
        <w:continuationSeparator/>
      </w:r>
    </w:p>
  </w:footnote>
  <w:footnote w:type="continuationNotice" w:id="1">
    <w:p w14:paraId="15CDE7B3" w14:textId="77777777" w:rsidR="00E7388C" w:rsidRDefault="00E7388C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1484EA64" w14:textId="6AF46E81" w:rsidR="00AD2F70" w:rsidRPr="00DB4706" w:rsidRDefault="00221604" w:rsidP="00E33D84">
    <w:pPr>
      <w:pStyle w:val="Encabezado"/>
      <w:spacing w:line="240" w:lineRule="atLeast"/>
      <w:jc w:val="center"/>
      <w:rPr>
        <w:rFonts w:ascii="Times New Roman" w:eastAsia="Arial Unicode MS" w:hAnsi="Times New Roman"/>
        <w:b/>
        <w:sz w:val="28"/>
      </w:rPr>
    </w:pPr>
    <w:r w:rsidRPr="009744F6">
      <w:rPr>
        <w:noProof/>
        <w:sz w:val="20"/>
        <w:szCs w:val="20"/>
      </w:rPr>
      <w:drawing>
        <wp:anchor distT="0" distB="0" distL="114300" distR="114300" simplePos="0" relativeHeight="251658242" behindDoc="0" locked="0" layoutInCell="1" allowOverlap="1" wp14:anchorId="5E2E4943" wp14:editId="18BFDF58">
          <wp:simplePos x="0" y="0"/>
          <wp:positionH relativeFrom="column">
            <wp:posOffset>5060950</wp:posOffset>
          </wp:positionH>
          <wp:positionV relativeFrom="paragraph">
            <wp:posOffset>-89571</wp:posOffset>
          </wp:positionV>
          <wp:extent cx="575945" cy="575945"/>
          <wp:effectExtent l="0" t="0" r="0" b="0"/>
          <wp:wrapNone/>
          <wp:docPr id="851209683" name="Imagen 3" descr="Profile for Unidad de Vinculación FISEI - UTA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Profile for Unidad de Vinculación FISEI - UTA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BEBA8EAE-BF5A-486C-A8C5-ECC9F3942E4B}">
                        <a14:imgProps xmlns:a14="http://schemas.microsoft.com/office/drawing/2010/main">
                          <a14:imgLayer r:embed="rId2">
                            <a14:imgEffect>
                              <a14:sharpenSoften amount="25000"/>
                            </a14:imgEffect>
                          </a14:imgLayer>
                        </a14:imgProps>
                      </a:ex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75945" cy="57594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 w:rsidRPr="00DB4706">
      <w:rPr>
        <w:rFonts w:ascii="Times New Roman" w:eastAsia="Arial Unicode MS" w:hAnsi="Times New Roman"/>
        <w:b/>
        <w:noProof/>
        <w:sz w:val="28"/>
      </w:rPr>
      <w:drawing>
        <wp:anchor distT="0" distB="0" distL="114300" distR="114300" simplePos="0" relativeHeight="251658240" behindDoc="0" locked="0" layoutInCell="1" allowOverlap="1" wp14:anchorId="080A8545" wp14:editId="3E404380">
          <wp:simplePos x="0" y="0"/>
          <wp:positionH relativeFrom="column">
            <wp:posOffset>-151765</wp:posOffset>
          </wp:positionH>
          <wp:positionV relativeFrom="paragraph">
            <wp:posOffset>-76799</wp:posOffset>
          </wp:positionV>
          <wp:extent cx="575945" cy="575945"/>
          <wp:effectExtent l="0" t="0" r="0" b="0"/>
          <wp:wrapNone/>
          <wp:docPr id="1" name="Object 8"/>
          <wp:cNvGraphicFramePr>
            <a:graphicFrameLocks xmlns:a="http://schemas.openxmlformats.org/drawingml/2006/main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Object 8"/>
                  <pic:cNvPicPr preferRelativeResize="0">
                    <a:picLocks noChangeAspect="1" noChangeArrowheads="1"/>
                  </pic:cNvPicPr>
                </pic:nvPicPr>
                <pic:blipFill>
                  <a:blip r:embed="rId3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75945" cy="575945"/>
                  </a:xfrm>
                  <a:prstGeom prst="rect">
                    <a:avLst/>
                  </a:prstGeom>
                  <a:noFill/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  <w:r w:rsidR="00AD2F70" w:rsidRPr="00DB4706">
      <w:rPr>
        <w:rFonts w:ascii="Times New Roman" w:eastAsia="Arial Unicode MS" w:hAnsi="Times New Roman"/>
        <w:b/>
        <w:sz w:val="28"/>
      </w:rPr>
      <w:t>UNIVERSIDAD TÉCNICA DE AMBATO</w:t>
    </w:r>
  </w:p>
  <w:p w14:paraId="6FB5DB18" w14:textId="77777777" w:rsidR="00F17428" w:rsidRDefault="00AD2F70" w:rsidP="00E33D84">
    <w:pPr>
      <w:pStyle w:val="Encabezado"/>
      <w:contextualSpacing/>
      <w:jc w:val="center"/>
      <w:rPr>
        <w:rFonts w:ascii="Times New Roman" w:eastAsia="Arial Unicode MS" w:hAnsi="Times New Roman"/>
        <w:b/>
        <w:sz w:val="18"/>
        <w:szCs w:val="16"/>
      </w:rPr>
    </w:pPr>
    <w:r w:rsidRPr="00DB4706">
      <w:rPr>
        <w:rFonts w:ascii="Times New Roman" w:eastAsia="Arial Unicode MS" w:hAnsi="Times New Roman"/>
        <w:b/>
        <w:sz w:val="18"/>
        <w:szCs w:val="16"/>
      </w:rPr>
      <w:t>FACULTAD DE INGENIERÍ</w:t>
    </w:r>
    <w:r w:rsidR="00745275" w:rsidRPr="00DB4706">
      <w:rPr>
        <w:rFonts w:ascii="Times New Roman" w:eastAsia="Arial Unicode MS" w:hAnsi="Times New Roman"/>
        <w:b/>
        <w:sz w:val="18"/>
        <w:szCs w:val="16"/>
      </w:rPr>
      <w:t>A</w:t>
    </w:r>
    <w:r w:rsidR="00F17428" w:rsidRPr="00DB4706">
      <w:rPr>
        <w:rFonts w:ascii="Times New Roman" w:eastAsia="Arial Unicode MS" w:hAnsi="Times New Roman"/>
        <w:b/>
        <w:sz w:val="18"/>
        <w:szCs w:val="16"/>
      </w:rPr>
      <w:t xml:space="preserve"> EN SISTEMAS ELECTRÓNICA E INDUSTRIAL</w:t>
    </w:r>
  </w:p>
  <w:p w14:paraId="2F06FEF1" w14:textId="0035FD74" w:rsidR="00E33D84" w:rsidRPr="00E33D84" w:rsidRDefault="00E33D84" w:rsidP="00E33D84">
    <w:pPr>
      <w:spacing w:after="0" w:line="240" w:lineRule="auto"/>
      <w:jc w:val="center"/>
      <w:rPr>
        <w:rFonts w:ascii="Times New Roman" w:hAnsi="Times New Roman"/>
        <w:b/>
        <w:sz w:val="18"/>
        <w:szCs w:val="18"/>
      </w:rPr>
    </w:pPr>
    <w:r w:rsidRPr="00E33D84">
      <w:rPr>
        <w:rFonts w:ascii="Times New Roman" w:hAnsi="Times New Roman"/>
        <w:b/>
        <w:sz w:val="18"/>
        <w:szCs w:val="18"/>
      </w:rPr>
      <w:t>CARRERA</w:t>
    </w:r>
    <w:r w:rsidR="00D55A97">
      <w:rPr>
        <w:rFonts w:ascii="Times New Roman" w:hAnsi="Times New Roman"/>
        <w:b/>
        <w:sz w:val="18"/>
        <w:szCs w:val="18"/>
      </w:rPr>
      <w:t xml:space="preserve"> DE</w:t>
    </w:r>
    <w:r w:rsidRPr="00E33D84">
      <w:rPr>
        <w:rFonts w:ascii="Times New Roman" w:hAnsi="Times New Roman"/>
        <w:b/>
        <w:sz w:val="18"/>
        <w:szCs w:val="18"/>
      </w:rPr>
      <w:t xml:space="preserve"> </w:t>
    </w:r>
    <w:sdt>
      <w:sdtPr>
        <w:rPr>
          <w:rFonts w:ascii="Times New Roman" w:hAnsi="Times New Roman"/>
          <w:b/>
          <w:sz w:val="18"/>
          <w:szCs w:val="18"/>
        </w:rPr>
        <w:alias w:val="Carreras"/>
        <w:tag w:val="Carreras"/>
        <w:id w:val="-1799985979"/>
        <w:placeholder>
          <w:docPart w:val="2042868CBF884E5C919A0D0BEB98877F"/>
        </w:placeholder>
        <w:dropDownList>
          <w:listItem w:value="Elige un elemento."/>
          <w:listItem w:displayText="INGENIERÍA INDUSTRIAL" w:value="INGENIERÍA INDUSTRIAL"/>
          <w:listItem w:displayText="TECNOLOGÍAS DE LA INFORMACIÓN" w:value="TECNOLOGÍAS DE LA INFORMACIÓN"/>
          <w:listItem w:displayText="TELECOMUNICACIONES" w:value="TELECOMUNICACIONES"/>
          <w:listItem w:displayText="SOFTWARE" w:value="SOFTWARE"/>
          <w:listItem w:displayText="AUTOMATIZACIÓN Y ROBÓTICA" w:value="AUTOMATIZACIÓN Y ROBÓTICA"/>
        </w:dropDownList>
      </w:sdtPr>
      <w:sdtEndPr/>
      <w:sdtContent>
        <w:r w:rsidR="00EE4093">
          <w:rPr>
            <w:rFonts w:ascii="Times New Roman" w:hAnsi="Times New Roman"/>
            <w:b/>
            <w:sz w:val="18"/>
            <w:szCs w:val="18"/>
          </w:rPr>
          <w:t>TECNOLOGÍAS DE LA INFORMACIÓN</w:t>
        </w:r>
      </w:sdtContent>
    </w:sdt>
  </w:p>
  <w:p w14:paraId="43ACC100" w14:textId="16F766B6" w:rsidR="00AD2F70" w:rsidRPr="00DB4706" w:rsidRDefault="00CA2275" w:rsidP="00E33D84">
    <w:pPr>
      <w:pStyle w:val="Encabezado"/>
      <w:contextualSpacing/>
      <w:jc w:val="center"/>
      <w:rPr>
        <w:rFonts w:ascii="Times New Roman" w:eastAsia="Arial Unicode MS" w:hAnsi="Times New Roman"/>
        <w:b/>
      </w:rPr>
    </w:pPr>
    <w:r>
      <w:rPr>
        <w:rFonts w:ascii="Arial Narrow" w:eastAsia="Arial Unicode MS" w:hAnsi="Arial Narrow" w:cs="Arial Unicode MS"/>
        <w:b/>
        <w:noProof/>
      </w:rPr>
      <mc:AlternateContent>
        <mc:Choice Requires="wps">
          <w:drawing>
            <wp:anchor distT="0" distB="0" distL="114300" distR="114300" simplePos="0" relativeHeight="251658241" behindDoc="0" locked="0" layoutInCell="1" allowOverlap="1" wp14:anchorId="05DD68DF" wp14:editId="4973581F">
              <wp:simplePos x="0" y="0"/>
              <wp:positionH relativeFrom="column">
                <wp:posOffset>-197485</wp:posOffset>
              </wp:positionH>
              <wp:positionV relativeFrom="paragraph">
                <wp:posOffset>198755</wp:posOffset>
              </wp:positionV>
              <wp:extent cx="5915025" cy="0"/>
              <wp:effectExtent l="59690" t="46355" r="64135" b="48895"/>
              <wp:wrapNone/>
              <wp:docPr id="598843321" name="Conector recto 2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5915025" cy="0"/>
                      </a:xfrm>
                      <a:prstGeom prst="line">
                        <a:avLst/>
                      </a:prstGeom>
                      <a:noFill/>
                      <a:ln w="22225">
                        <a:solidFill>
                          <a:srgbClr val="000000"/>
                        </a:solidFill>
                        <a:round/>
                        <a:headEnd type="diamond" w="sm" len="med"/>
                        <a:tailEnd type="diamond" w="sm" len="med"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dtfl="http://schemas.microsoft.com/office/word/2024/wordml/sdtformatlock" xmlns:w16sdtdh="http://schemas.microsoft.com/office/word/2020/wordml/sdtdatahash" xmlns:w16du="http://schemas.microsoft.com/office/word/2023/wordml/word16du" xmlns:oel="http://schemas.microsoft.com/office/2019/extlst">
          <w:pict>
            <v:line w14:anchorId="0228B796" id="Conector recto 2" o:spid="_x0000_s1026" style="position:absolute;z-index:251658241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15.55pt,15.65pt" to="450.2pt,15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" strokeweight="1.75pt">
              <v:stroke startarrow="diamond" startarrowwidth="narrow" endarrow="diamond" endarrowwidth="narrow"/>
            </v:line>
          </w:pict>
        </mc:Fallback>
      </mc:AlternateContent>
    </w:r>
    <w:r w:rsidR="004608C3">
      <w:rPr>
        <w:rFonts w:ascii="Times New Roman" w:hAnsi="Times New Roman"/>
        <w:b/>
        <w:sz w:val="18"/>
        <w:szCs w:val="18"/>
      </w:rPr>
      <w:t>CICLO</w:t>
    </w:r>
    <w:r w:rsidR="00AD2F70" w:rsidRPr="00DB4706">
      <w:rPr>
        <w:rFonts w:ascii="Times New Roman" w:hAnsi="Times New Roman"/>
        <w:b/>
        <w:sz w:val="18"/>
        <w:szCs w:val="18"/>
      </w:rPr>
      <w:t xml:space="preserve"> ACADÉMICO:</w:t>
    </w:r>
    <w:r w:rsidR="00981DA5">
      <w:rPr>
        <w:rFonts w:ascii="Times New Roman" w:hAnsi="Times New Roman"/>
        <w:b/>
        <w:sz w:val="20"/>
      </w:rPr>
      <w:t xml:space="preserve"> </w:t>
    </w:r>
    <w:r w:rsidR="0059524E">
      <w:rPr>
        <w:rFonts w:ascii="Times New Roman" w:hAnsi="Times New Roman"/>
        <w:b/>
        <w:sz w:val="20"/>
      </w:rPr>
      <w:t xml:space="preserve">AGOSTO 2025 </w:t>
    </w:r>
    <w:r w:rsidR="00AB12E4">
      <w:rPr>
        <w:rFonts w:ascii="Times New Roman" w:hAnsi="Times New Roman"/>
        <w:b/>
        <w:sz w:val="20"/>
      </w:rPr>
      <w:t xml:space="preserve">– </w:t>
    </w:r>
    <w:r w:rsidR="0059524E">
      <w:rPr>
        <w:rFonts w:ascii="Times New Roman" w:hAnsi="Times New Roman"/>
        <w:b/>
        <w:sz w:val="20"/>
      </w:rPr>
      <w:t>ENER</w:t>
    </w:r>
    <w:r w:rsidR="00AB12E4">
      <w:rPr>
        <w:rFonts w:ascii="Times New Roman" w:hAnsi="Times New Roman"/>
        <w:b/>
        <w:sz w:val="20"/>
      </w:rPr>
      <w:t xml:space="preserve">O </w:t>
    </w:r>
    <w:r w:rsidR="00981DA5">
      <w:rPr>
        <w:rFonts w:ascii="Times New Roman" w:hAnsi="Times New Roman"/>
        <w:b/>
        <w:sz w:val="20"/>
      </w:rPr>
      <w:t>202</w:t>
    </w:r>
    <w:r w:rsidR="0059524E">
      <w:rPr>
        <w:rFonts w:ascii="Times New Roman" w:hAnsi="Times New Roman"/>
        <w:b/>
        <w:sz w:val="20"/>
      </w:rPr>
      <w:t>6</w:t>
    </w:r>
  </w:p>
  <w:p w14:paraId="7DC1E642" w14:textId="1D79D1C2" w:rsidR="00AD2F70" w:rsidRDefault="00AD2F70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1053780F"/>
    <w:multiLevelType w:val="hybridMultilevel"/>
    <w:tmpl w:val="3C1A28D6"/>
    <w:lvl w:ilvl="0" w:tplc="04090001">
      <w:start w:val="1"/>
      <w:numFmt w:val="bullet"/>
      <w:lvlText w:val=""/>
      <w:lvlJc w:val="left"/>
      <w:pPr>
        <w:ind w:left="1434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54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74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94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14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34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54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74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194" w:hanging="360"/>
      </w:pPr>
      <w:rPr>
        <w:rFonts w:ascii="Wingdings" w:hAnsi="Wingdings" w:hint="default"/>
      </w:rPr>
    </w:lvl>
  </w:abstractNum>
  <w:abstractNum w:abstractNumId="1" w15:restartNumberingAfterBreak="0">
    <w:nsid w:val="38DC17C1"/>
    <w:multiLevelType w:val="multilevel"/>
    <w:tmpl w:val="52D0640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2" w15:restartNumberingAfterBreak="0">
    <w:nsid w:val="417B429F"/>
    <w:multiLevelType w:val="multilevel"/>
    <w:tmpl w:val="0DE2057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isLgl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3">
      <w:start w:val="1"/>
      <w:numFmt w:val="decimal"/>
      <w:isLgl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4680" w:hanging="1800"/>
      </w:pPr>
      <w:rPr>
        <w:rFonts w:hint="default"/>
      </w:rPr>
    </w:lvl>
  </w:abstractNum>
  <w:abstractNum w:abstractNumId="3" w15:restartNumberingAfterBreak="0">
    <w:nsid w:val="58186576"/>
    <w:multiLevelType w:val="hybridMultilevel"/>
    <w:tmpl w:val="14484CDE"/>
    <w:lvl w:ilvl="0" w:tplc="0C0A0013">
      <w:start w:val="1"/>
      <w:numFmt w:val="upperRoman"/>
      <w:lvlText w:val="%1."/>
      <w:lvlJc w:val="right"/>
      <w:pPr>
        <w:ind w:left="360" w:hanging="360"/>
      </w:pPr>
    </w:lvl>
    <w:lvl w:ilvl="1" w:tplc="47C0E0D4">
      <w:start w:val="1"/>
      <w:numFmt w:val="lowerLetter"/>
      <w:lvlText w:val="%2."/>
      <w:lvlJc w:val="left"/>
      <w:pPr>
        <w:ind w:left="1080" w:hanging="360"/>
      </w:pPr>
      <w:rPr>
        <w:b/>
        <w:bCs w:val="0"/>
      </w:rPr>
    </w:lvl>
    <w:lvl w:ilvl="2" w:tplc="0C0A001B">
      <w:start w:val="1"/>
      <w:numFmt w:val="lowerRoman"/>
      <w:lvlText w:val="%3."/>
      <w:lvlJc w:val="right"/>
      <w:pPr>
        <w:ind w:left="1800" w:hanging="180"/>
      </w:pPr>
    </w:lvl>
    <w:lvl w:ilvl="3" w:tplc="0C0A000F" w:tentative="1">
      <w:start w:val="1"/>
      <w:numFmt w:val="decimal"/>
      <w:lvlText w:val="%4."/>
      <w:lvlJc w:val="left"/>
      <w:pPr>
        <w:ind w:left="2520" w:hanging="360"/>
      </w:pPr>
    </w:lvl>
    <w:lvl w:ilvl="4" w:tplc="0C0A0019" w:tentative="1">
      <w:start w:val="1"/>
      <w:numFmt w:val="lowerLetter"/>
      <w:lvlText w:val="%5."/>
      <w:lvlJc w:val="left"/>
      <w:pPr>
        <w:ind w:left="3240" w:hanging="360"/>
      </w:pPr>
    </w:lvl>
    <w:lvl w:ilvl="5" w:tplc="0C0A001B" w:tentative="1">
      <w:start w:val="1"/>
      <w:numFmt w:val="lowerRoman"/>
      <w:lvlText w:val="%6."/>
      <w:lvlJc w:val="right"/>
      <w:pPr>
        <w:ind w:left="3960" w:hanging="180"/>
      </w:pPr>
    </w:lvl>
    <w:lvl w:ilvl="6" w:tplc="0C0A000F" w:tentative="1">
      <w:start w:val="1"/>
      <w:numFmt w:val="decimal"/>
      <w:lvlText w:val="%7."/>
      <w:lvlJc w:val="left"/>
      <w:pPr>
        <w:ind w:left="4680" w:hanging="360"/>
      </w:pPr>
    </w:lvl>
    <w:lvl w:ilvl="7" w:tplc="0C0A0019" w:tentative="1">
      <w:start w:val="1"/>
      <w:numFmt w:val="lowerLetter"/>
      <w:lvlText w:val="%8."/>
      <w:lvlJc w:val="left"/>
      <w:pPr>
        <w:ind w:left="5400" w:hanging="360"/>
      </w:pPr>
    </w:lvl>
    <w:lvl w:ilvl="8" w:tplc="0C0A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66D24626"/>
    <w:multiLevelType w:val="hybridMultilevel"/>
    <w:tmpl w:val="D7E61378"/>
    <w:lvl w:ilvl="0" w:tplc="300A0001">
      <w:start w:val="1"/>
      <w:numFmt w:val="bullet"/>
      <w:lvlText w:val=""/>
      <w:lvlJc w:val="left"/>
      <w:pPr>
        <w:ind w:left="1434" w:hanging="360"/>
      </w:pPr>
      <w:rPr>
        <w:rFonts w:ascii="Symbol" w:hAnsi="Symbol" w:hint="default"/>
      </w:rPr>
    </w:lvl>
    <w:lvl w:ilvl="1" w:tplc="300A0003">
      <w:start w:val="1"/>
      <w:numFmt w:val="bullet"/>
      <w:lvlText w:val="o"/>
      <w:lvlJc w:val="left"/>
      <w:pPr>
        <w:ind w:left="215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7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59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1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3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5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7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194" w:hanging="360"/>
      </w:pPr>
      <w:rPr>
        <w:rFonts w:ascii="Wingdings" w:hAnsi="Wingdings" w:hint="default"/>
      </w:rPr>
    </w:lvl>
  </w:abstractNum>
  <w:abstractNum w:abstractNumId="5" w15:restartNumberingAfterBreak="0">
    <w:nsid w:val="6D703172"/>
    <w:multiLevelType w:val="hybridMultilevel"/>
    <w:tmpl w:val="524450F2"/>
    <w:lvl w:ilvl="0" w:tplc="30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6" w15:restartNumberingAfterBreak="0">
    <w:nsid w:val="7B194AAE"/>
    <w:multiLevelType w:val="hybridMultilevel"/>
    <w:tmpl w:val="7E3AEAD4"/>
    <w:lvl w:ilvl="0" w:tplc="300A0001">
      <w:start w:val="1"/>
      <w:numFmt w:val="bullet"/>
      <w:lvlText w:val=""/>
      <w:lvlJc w:val="left"/>
      <w:pPr>
        <w:ind w:left="1434" w:hanging="360"/>
      </w:pPr>
      <w:rPr>
        <w:rFonts w:ascii="Symbol" w:hAnsi="Symbol" w:hint="default"/>
      </w:rPr>
    </w:lvl>
    <w:lvl w:ilvl="1" w:tplc="300A0003" w:tentative="1">
      <w:start w:val="1"/>
      <w:numFmt w:val="bullet"/>
      <w:lvlText w:val="o"/>
      <w:lvlJc w:val="left"/>
      <w:pPr>
        <w:ind w:left="2154" w:hanging="360"/>
      </w:pPr>
      <w:rPr>
        <w:rFonts w:ascii="Courier New" w:hAnsi="Courier New" w:cs="Courier New" w:hint="default"/>
      </w:rPr>
    </w:lvl>
    <w:lvl w:ilvl="2" w:tplc="300A0005" w:tentative="1">
      <w:start w:val="1"/>
      <w:numFmt w:val="bullet"/>
      <w:lvlText w:val=""/>
      <w:lvlJc w:val="left"/>
      <w:pPr>
        <w:ind w:left="2874" w:hanging="360"/>
      </w:pPr>
      <w:rPr>
        <w:rFonts w:ascii="Wingdings" w:hAnsi="Wingdings" w:hint="default"/>
      </w:rPr>
    </w:lvl>
    <w:lvl w:ilvl="3" w:tplc="300A0001" w:tentative="1">
      <w:start w:val="1"/>
      <w:numFmt w:val="bullet"/>
      <w:lvlText w:val=""/>
      <w:lvlJc w:val="left"/>
      <w:pPr>
        <w:ind w:left="3594" w:hanging="360"/>
      </w:pPr>
      <w:rPr>
        <w:rFonts w:ascii="Symbol" w:hAnsi="Symbol" w:hint="default"/>
      </w:rPr>
    </w:lvl>
    <w:lvl w:ilvl="4" w:tplc="300A0003" w:tentative="1">
      <w:start w:val="1"/>
      <w:numFmt w:val="bullet"/>
      <w:lvlText w:val="o"/>
      <w:lvlJc w:val="left"/>
      <w:pPr>
        <w:ind w:left="4314" w:hanging="360"/>
      </w:pPr>
      <w:rPr>
        <w:rFonts w:ascii="Courier New" w:hAnsi="Courier New" w:cs="Courier New" w:hint="default"/>
      </w:rPr>
    </w:lvl>
    <w:lvl w:ilvl="5" w:tplc="300A0005" w:tentative="1">
      <w:start w:val="1"/>
      <w:numFmt w:val="bullet"/>
      <w:lvlText w:val=""/>
      <w:lvlJc w:val="left"/>
      <w:pPr>
        <w:ind w:left="5034" w:hanging="360"/>
      </w:pPr>
      <w:rPr>
        <w:rFonts w:ascii="Wingdings" w:hAnsi="Wingdings" w:hint="default"/>
      </w:rPr>
    </w:lvl>
    <w:lvl w:ilvl="6" w:tplc="300A0001" w:tentative="1">
      <w:start w:val="1"/>
      <w:numFmt w:val="bullet"/>
      <w:lvlText w:val=""/>
      <w:lvlJc w:val="left"/>
      <w:pPr>
        <w:ind w:left="5754" w:hanging="360"/>
      </w:pPr>
      <w:rPr>
        <w:rFonts w:ascii="Symbol" w:hAnsi="Symbol" w:hint="default"/>
      </w:rPr>
    </w:lvl>
    <w:lvl w:ilvl="7" w:tplc="300A0003" w:tentative="1">
      <w:start w:val="1"/>
      <w:numFmt w:val="bullet"/>
      <w:lvlText w:val="o"/>
      <w:lvlJc w:val="left"/>
      <w:pPr>
        <w:ind w:left="6474" w:hanging="360"/>
      </w:pPr>
      <w:rPr>
        <w:rFonts w:ascii="Courier New" w:hAnsi="Courier New" w:cs="Courier New" w:hint="default"/>
      </w:rPr>
    </w:lvl>
    <w:lvl w:ilvl="8" w:tplc="300A0005" w:tentative="1">
      <w:start w:val="1"/>
      <w:numFmt w:val="bullet"/>
      <w:lvlText w:val=""/>
      <w:lvlJc w:val="left"/>
      <w:pPr>
        <w:ind w:left="7194" w:hanging="360"/>
      </w:pPr>
      <w:rPr>
        <w:rFonts w:ascii="Wingdings" w:hAnsi="Wingdings" w:hint="default"/>
      </w:rPr>
    </w:lvl>
  </w:abstractNum>
  <w:abstractNum w:abstractNumId="7" w15:restartNumberingAfterBreak="0">
    <w:nsid w:val="7D561085"/>
    <w:multiLevelType w:val="hybridMultilevel"/>
    <w:tmpl w:val="FDD0A272"/>
    <w:lvl w:ilvl="0" w:tplc="0C0A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1"/>
  </w:num>
  <w:num w:numId="3">
    <w:abstractNumId w:val="7"/>
  </w:num>
  <w:num w:numId="4">
    <w:abstractNumId w:val="4"/>
  </w:num>
  <w:num w:numId="5">
    <w:abstractNumId w:val="2"/>
  </w:num>
  <w:num w:numId="6">
    <w:abstractNumId w:val="6"/>
  </w:num>
  <w:num w:numId="7">
    <w:abstractNumId w:val="5"/>
  </w:num>
  <w:num w:numId="8">
    <w:abstractNumId w:val="0"/>
  </w:num>
  <w:numIdMacAtCleanup w:val="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grammar="clean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2F70"/>
    <w:rsid w:val="000012B5"/>
    <w:rsid w:val="00002748"/>
    <w:rsid w:val="0000282F"/>
    <w:rsid w:val="000039C7"/>
    <w:rsid w:val="00004E50"/>
    <w:rsid w:val="000064BF"/>
    <w:rsid w:val="000068AC"/>
    <w:rsid w:val="00011A29"/>
    <w:rsid w:val="00014056"/>
    <w:rsid w:val="0001407D"/>
    <w:rsid w:val="00014A91"/>
    <w:rsid w:val="00015669"/>
    <w:rsid w:val="000159C4"/>
    <w:rsid w:val="0002048F"/>
    <w:rsid w:val="00020E76"/>
    <w:rsid w:val="00023856"/>
    <w:rsid w:val="0002436B"/>
    <w:rsid w:val="000243B0"/>
    <w:rsid w:val="00024BDD"/>
    <w:rsid w:val="00024E71"/>
    <w:rsid w:val="000302E8"/>
    <w:rsid w:val="00030E75"/>
    <w:rsid w:val="00032480"/>
    <w:rsid w:val="00032935"/>
    <w:rsid w:val="00034AD5"/>
    <w:rsid w:val="0003522E"/>
    <w:rsid w:val="000363F2"/>
    <w:rsid w:val="0003658D"/>
    <w:rsid w:val="0003717E"/>
    <w:rsid w:val="00037A5A"/>
    <w:rsid w:val="0004126C"/>
    <w:rsid w:val="000413F3"/>
    <w:rsid w:val="00043C0C"/>
    <w:rsid w:val="00046A75"/>
    <w:rsid w:val="0005258C"/>
    <w:rsid w:val="00052BDF"/>
    <w:rsid w:val="00052CC7"/>
    <w:rsid w:val="00056CF9"/>
    <w:rsid w:val="0005740C"/>
    <w:rsid w:val="000603B0"/>
    <w:rsid w:val="00061AAE"/>
    <w:rsid w:val="000628F2"/>
    <w:rsid w:val="000646CA"/>
    <w:rsid w:val="000657F3"/>
    <w:rsid w:val="00065C3F"/>
    <w:rsid w:val="00066765"/>
    <w:rsid w:val="00066A5A"/>
    <w:rsid w:val="00066F9D"/>
    <w:rsid w:val="000676DE"/>
    <w:rsid w:val="00067E0A"/>
    <w:rsid w:val="00067E21"/>
    <w:rsid w:val="000706C3"/>
    <w:rsid w:val="00072859"/>
    <w:rsid w:val="000733E2"/>
    <w:rsid w:val="0008286B"/>
    <w:rsid w:val="00083615"/>
    <w:rsid w:val="000876DA"/>
    <w:rsid w:val="00087BF3"/>
    <w:rsid w:val="000907B6"/>
    <w:rsid w:val="000917D2"/>
    <w:rsid w:val="00091DD5"/>
    <w:rsid w:val="000925C6"/>
    <w:rsid w:val="00092E14"/>
    <w:rsid w:val="00092F3B"/>
    <w:rsid w:val="000943A8"/>
    <w:rsid w:val="00095872"/>
    <w:rsid w:val="00095CD1"/>
    <w:rsid w:val="0009775D"/>
    <w:rsid w:val="000A192D"/>
    <w:rsid w:val="000A2FA4"/>
    <w:rsid w:val="000A4185"/>
    <w:rsid w:val="000A5405"/>
    <w:rsid w:val="000B0A6D"/>
    <w:rsid w:val="000B0F8E"/>
    <w:rsid w:val="000B40AA"/>
    <w:rsid w:val="000B4D9D"/>
    <w:rsid w:val="000B4E52"/>
    <w:rsid w:val="000B5BF8"/>
    <w:rsid w:val="000C020E"/>
    <w:rsid w:val="000C069D"/>
    <w:rsid w:val="000C101C"/>
    <w:rsid w:val="000C147A"/>
    <w:rsid w:val="000C1B7E"/>
    <w:rsid w:val="000C3670"/>
    <w:rsid w:val="000C3BF5"/>
    <w:rsid w:val="000C403A"/>
    <w:rsid w:val="000C4EC7"/>
    <w:rsid w:val="000D20C5"/>
    <w:rsid w:val="000D21CB"/>
    <w:rsid w:val="000D411A"/>
    <w:rsid w:val="000D5C06"/>
    <w:rsid w:val="000D5E91"/>
    <w:rsid w:val="000E024F"/>
    <w:rsid w:val="000E17B0"/>
    <w:rsid w:val="000E29C4"/>
    <w:rsid w:val="000E362C"/>
    <w:rsid w:val="000E7552"/>
    <w:rsid w:val="000E758C"/>
    <w:rsid w:val="000F02E2"/>
    <w:rsid w:val="000F135B"/>
    <w:rsid w:val="000F3BA1"/>
    <w:rsid w:val="000F3D99"/>
    <w:rsid w:val="000F405A"/>
    <w:rsid w:val="001015D3"/>
    <w:rsid w:val="00102FBA"/>
    <w:rsid w:val="0010564A"/>
    <w:rsid w:val="00107E17"/>
    <w:rsid w:val="00107E88"/>
    <w:rsid w:val="00111315"/>
    <w:rsid w:val="00111481"/>
    <w:rsid w:val="0011199B"/>
    <w:rsid w:val="00112FF7"/>
    <w:rsid w:val="00114117"/>
    <w:rsid w:val="00114F22"/>
    <w:rsid w:val="00116055"/>
    <w:rsid w:val="00120E4C"/>
    <w:rsid w:val="00121873"/>
    <w:rsid w:val="001219A5"/>
    <w:rsid w:val="00123B7A"/>
    <w:rsid w:val="00123D19"/>
    <w:rsid w:val="00124EA2"/>
    <w:rsid w:val="00125113"/>
    <w:rsid w:val="001251AB"/>
    <w:rsid w:val="00125769"/>
    <w:rsid w:val="00127231"/>
    <w:rsid w:val="001317D2"/>
    <w:rsid w:val="00133B72"/>
    <w:rsid w:val="001374DC"/>
    <w:rsid w:val="001432F9"/>
    <w:rsid w:val="001433B6"/>
    <w:rsid w:val="00144241"/>
    <w:rsid w:val="001458E7"/>
    <w:rsid w:val="00145DD9"/>
    <w:rsid w:val="00154641"/>
    <w:rsid w:val="001548BA"/>
    <w:rsid w:val="00154CE3"/>
    <w:rsid w:val="00155C6F"/>
    <w:rsid w:val="00155CEB"/>
    <w:rsid w:val="0015666F"/>
    <w:rsid w:val="001602D0"/>
    <w:rsid w:val="0016639A"/>
    <w:rsid w:val="00166FB7"/>
    <w:rsid w:val="00167CBD"/>
    <w:rsid w:val="00171485"/>
    <w:rsid w:val="001714C7"/>
    <w:rsid w:val="0017199B"/>
    <w:rsid w:val="001729D8"/>
    <w:rsid w:val="00173918"/>
    <w:rsid w:val="00174E0A"/>
    <w:rsid w:val="00181155"/>
    <w:rsid w:val="00181C3B"/>
    <w:rsid w:val="00181DE4"/>
    <w:rsid w:val="00182087"/>
    <w:rsid w:val="001824EE"/>
    <w:rsid w:val="00182942"/>
    <w:rsid w:val="00183E66"/>
    <w:rsid w:val="00184070"/>
    <w:rsid w:val="00184846"/>
    <w:rsid w:val="00184A12"/>
    <w:rsid w:val="00185A92"/>
    <w:rsid w:val="00192FE0"/>
    <w:rsid w:val="00193DA7"/>
    <w:rsid w:val="00195AA9"/>
    <w:rsid w:val="00196813"/>
    <w:rsid w:val="00196EDF"/>
    <w:rsid w:val="001A186D"/>
    <w:rsid w:val="001A24A4"/>
    <w:rsid w:val="001A24D2"/>
    <w:rsid w:val="001A3BAE"/>
    <w:rsid w:val="001A5F97"/>
    <w:rsid w:val="001A5FEB"/>
    <w:rsid w:val="001A61DF"/>
    <w:rsid w:val="001A623E"/>
    <w:rsid w:val="001A6958"/>
    <w:rsid w:val="001B0B4B"/>
    <w:rsid w:val="001B141F"/>
    <w:rsid w:val="001B470A"/>
    <w:rsid w:val="001C1713"/>
    <w:rsid w:val="001C197B"/>
    <w:rsid w:val="001C29C4"/>
    <w:rsid w:val="001C2FCF"/>
    <w:rsid w:val="001C3C37"/>
    <w:rsid w:val="001C3E6E"/>
    <w:rsid w:val="001C4254"/>
    <w:rsid w:val="001C4F29"/>
    <w:rsid w:val="001C4FDF"/>
    <w:rsid w:val="001C5BB6"/>
    <w:rsid w:val="001D08AF"/>
    <w:rsid w:val="001D2900"/>
    <w:rsid w:val="001D6DED"/>
    <w:rsid w:val="001E4445"/>
    <w:rsid w:val="001E55BC"/>
    <w:rsid w:val="001E7729"/>
    <w:rsid w:val="001E7909"/>
    <w:rsid w:val="001F1E1D"/>
    <w:rsid w:val="001F327D"/>
    <w:rsid w:val="001F565D"/>
    <w:rsid w:val="001F7822"/>
    <w:rsid w:val="00200005"/>
    <w:rsid w:val="00203B3B"/>
    <w:rsid w:val="0020599C"/>
    <w:rsid w:val="002065E7"/>
    <w:rsid w:val="00207BA8"/>
    <w:rsid w:val="00210501"/>
    <w:rsid w:val="0021168A"/>
    <w:rsid w:val="00211B74"/>
    <w:rsid w:val="00211CA7"/>
    <w:rsid w:val="00213873"/>
    <w:rsid w:val="002149D6"/>
    <w:rsid w:val="002201B9"/>
    <w:rsid w:val="00220D86"/>
    <w:rsid w:val="00221604"/>
    <w:rsid w:val="00222B9A"/>
    <w:rsid w:val="00225339"/>
    <w:rsid w:val="002279B9"/>
    <w:rsid w:val="00227C7F"/>
    <w:rsid w:val="0023143D"/>
    <w:rsid w:val="00231A88"/>
    <w:rsid w:val="002343C7"/>
    <w:rsid w:val="00235E7F"/>
    <w:rsid w:val="00240242"/>
    <w:rsid w:val="0024077A"/>
    <w:rsid w:val="00241C29"/>
    <w:rsid w:val="002427DB"/>
    <w:rsid w:val="00243790"/>
    <w:rsid w:val="00247B1B"/>
    <w:rsid w:val="0025044D"/>
    <w:rsid w:val="00251346"/>
    <w:rsid w:val="00251A1E"/>
    <w:rsid w:val="00254C09"/>
    <w:rsid w:val="00256D2E"/>
    <w:rsid w:val="0025747E"/>
    <w:rsid w:val="0026013B"/>
    <w:rsid w:val="002605EB"/>
    <w:rsid w:val="00260C07"/>
    <w:rsid w:val="00261079"/>
    <w:rsid w:val="002615B5"/>
    <w:rsid w:val="00261FEA"/>
    <w:rsid w:val="00262126"/>
    <w:rsid w:val="00262137"/>
    <w:rsid w:val="002624F2"/>
    <w:rsid w:val="0026292A"/>
    <w:rsid w:val="00262C2E"/>
    <w:rsid w:val="002630C5"/>
    <w:rsid w:val="0026367A"/>
    <w:rsid w:val="00263B62"/>
    <w:rsid w:val="002640DB"/>
    <w:rsid w:val="002657BC"/>
    <w:rsid w:val="00265958"/>
    <w:rsid w:val="0026642C"/>
    <w:rsid w:val="00266D35"/>
    <w:rsid w:val="00267D83"/>
    <w:rsid w:val="00272BE7"/>
    <w:rsid w:val="0027320F"/>
    <w:rsid w:val="00275163"/>
    <w:rsid w:val="00276976"/>
    <w:rsid w:val="002819DF"/>
    <w:rsid w:val="00282C77"/>
    <w:rsid w:val="00283AFD"/>
    <w:rsid w:val="00284004"/>
    <w:rsid w:val="00284689"/>
    <w:rsid w:val="00285098"/>
    <w:rsid w:val="00285CED"/>
    <w:rsid w:val="0028675F"/>
    <w:rsid w:val="0028710D"/>
    <w:rsid w:val="00290D33"/>
    <w:rsid w:val="00293248"/>
    <w:rsid w:val="002938EC"/>
    <w:rsid w:val="00293D2D"/>
    <w:rsid w:val="0029452E"/>
    <w:rsid w:val="00294733"/>
    <w:rsid w:val="00295321"/>
    <w:rsid w:val="002A024D"/>
    <w:rsid w:val="002A0ED1"/>
    <w:rsid w:val="002A12CD"/>
    <w:rsid w:val="002A3AA4"/>
    <w:rsid w:val="002A62FC"/>
    <w:rsid w:val="002A6553"/>
    <w:rsid w:val="002B07E2"/>
    <w:rsid w:val="002B0F4A"/>
    <w:rsid w:val="002B2E09"/>
    <w:rsid w:val="002B5356"/>
    <w:rsid w:val="002B6B65"/>
    <w:rsid w:val="002B6BF7"/>
    <w:rsid w:val="002B6F64"/>
    <w:rsid w:val="002C0D75"/>
    <w:rsid w:val="002C432C"/>
    <w:rsid w:val="002C5927"/>
    <w:rsid w:val="002C6471"/>
    <w:rsid w:val="002C6BF5"/>
    <w:rsid w:val="002C7F09"/>
    <w:rsid w:val="002D0598"/>
    <w:rsid w:val="002D0EA6"/>
    <w:rsid w:val="002D62DB"/>
    <w:rsid w:val="002D69FC"/>
    <w:rsid w:val="002D79D9"/>
    <w:rsid w:val="002E10A8"/>
    <w:rsid w:val="002E13BF"/>
    <w:rsid w:val="002E2ED9"/>
    <w:rsid w:val="002E3327"/>
    <w:rsid w:val="002E4D19"/>
    <w:rsid w:val="002E61FF"/>
    <w:rsid w:val="002E6369"/>
    <w:rsid w:val="002E6CF7"/>
    <w:rsid w:val="002E75FF"/>
    <w:rsid w:val="002F02DC"/>
    <w:rsid w:val="002F0D8E"/>
    <w:rsid w:val="002F128C"/>
    <w:rsid w:val="002F1586"/>
    <w:rsid w:val="002F26E8"/>
    <w:rsid w:val="002F4595"/>
    <w:rsid w:val="002F5B36"/>
    <w:rsid w:val="002F5C3C"/>
    <w:rsid w:val="0030049B"/>
    <w:rsid w:val="0030062C"/>
    <w:rsid w:val="00304871"/>
    <w:rsid w:val="00304F34"/>
    <w:rsid w:val="0030760A"/>
    <w:rsid w:val="00311FA7"/>
    <w:rsid w:val="003123F6"/>
    <w:rsid w:val="00313411"/>
    <w:rsid w:val="00316BFE"/>
    <w:rsid w:val="003175C9"/>
    <w:rsid w:val="00322A2F"/>
    <w:rsid w:val="00324287"/>
    <w:rsid w:val="00324BD6"/>
    <w:rsid w:val="0032795D"/>
    <w:rsid w:val="00327BCC"/>
    <w:rsid w:val="00331A92"/>
    <w:rsid w:val="0033298A"/>
    <w:rsid w:val="00335880"/>
    <w:rsid w:val="00336318"/>
    <w:rsid w:val="0033782D"/>
    <w:rsid w:val="003402B6"/>
    <w:rsid w:val="00340605"/>
    <w:rsid w:val="00340C18"/>
    <w:rsid w:val="0034346D"/>
    <w:rsid w:val="00345B01"/>
    <w:rsid w:val="003527AA"/>
    <w:rsid w:val="00354098"/>
    <w:rsid w:val="00354801"/>
    <w:rsid w:val="00354EF2"/>
    <w:rsid w:val="00354F1D"/>
    <w:rsid w:val="00360F2F"/>
    <w:rsid w:val="00362826"/>
    <w:rsid w:val="00363FE5"/>
    <w:rsid w:val="00365BCA"/>
    <w:rsid w:val="00366345"/>
    <w:rsid w:val="00371B9E"/>
    <w:rsid w:val="00371D1A"/>
    <w:rsid w:val="00374FCC"/>
    <w:rsid w:val="0037517D"/>
    <w:rsid w:val="00375CB1"/>
    <w:rsid w:val="00377B26"/>
    <w:rsid w:val="00381CCC"/>
    <w:rsid w:val="00382E53"/>
    <w:rsid w:val="00386C80"/>
    <w:rsid w:val="003908A5"/>
    <w:rsid w:val="00390F71"/>
    <w:rsid w:val="003913AC"/>
    <w:rsid w:val="00391C60"/>
    <w:rsid w:val="00391DF2"/>
    <w:rsid w:val="00392205"/>
    <w:rsid w:val="00394FFF"/>
    <w:rsid w:val="00395936"/>
    <w:rsid w:val="003A003D"/>
    <w:rsid w:val="003A0705"/>
    <w:rsid w:val="003A0932"/>
    <w:rsid w:val="003A0EBC"/>
    <w:rsid w:val="003A37E0"/>
    <w:rsid w:val="003A47EF"/>
    <w:rsid w:val="003A55B1"/>
    <w:rsid w:val="003A791C"/>
    <w:rsid w:val="003B06A5"/>
    <w:rsid w:val="003B1360"/>
    <w:rsid w:val="003B190A"/>
    <w:rsid w:val="003B1D22"/>
    <w:rsid w:val="003B4099"/>
    <w:rsid w:val="003B7959"/>
    <w:rsid w:val="003C0F83"/>
    <w:rsid w:val="003C0FB1"/>
    <w:rsid w:val="003C3E60"/>
    <w:rsid w:val="003C5249"/>
    <w:rsid w:val="003C5EF8"/>
    <w:rsid w:val="003C6534"/>
    <w:rsid w:val="003C6ACF"/>
    <w:rsid w:val="003D214E"/>
    <w:rsid w:val="003D23C6"/>
    <w:rsid w:val="003D56CD"/>
    <w:rsid w:val="003D71D3"/>
    <w:rsid w:val="003E0F61"/>
    <w:rsid w:val="003E10C2"/>
    <w:rsid w:val="003E14DB"/>
    <w:rsid w:val="003E59F7"/>
    <w:rsid w:val="003E6426"/>
    <w:rsid w:val="003E6AE6"/>
    <w:rsid w:val="003E70C3"/>
    <w:rsid w:val="003F2DFC"/>
    <w:rsid w:val="003F3147"/>
    <w:rsid w:val="003F3582"/>
    <w:rsid w:val="003F4916"/>
    <w:rsid w:val="003F52F8"/>
    <w:rsid w:val="00402C12"/>
    <w:rsid w:val="00402EE3"/>
    <w:rsid w:val="004069F1"/>
    <w:rsid w:val="00411C13"/>
    <w:rsid w:val="00413943"/>
    <w:rsid w:val="00417566"/>
    <w:rsid w:val="00417764"/>
    <w:rsid w:val="004201F8"/>
    <w:rsid w:val="004208DB"/>
    <w:rsid w:val="00422251"/>
    <w:rsid w:val="004222A5"/>
    <w:rsid w:val="00422308"/>
    <w:rsid w:val="00424CDF"/>
    <w:rsid w:val="00425397"/>
    <w:rsid w:val="004256D8"/>
    <w:rsid w:val="00425725"/>
    <w:rsid w:val="0042625C"/>
    <w:rsid w:val="00426EAF"/>
    <w:rsid w:val="00427E00"/>
    <w:rsid w:val="004322D0"/>
    <w:rsid w:val="00432E6E"/>
    <w:rsid w:val="004338B5"/>
    <w:rsid w:val="00433C27"/>
    <w:rsid w:val="0043685F"/>
    <w:rsid w:val="00436AC0"/>
    <w:rsid w:val="00436E8E"/>
    <w:rsid w:val="004419F9"/>
    <w:rsid w:val="00444EBA"/>
    <w:rsid w:val="0044660A"/>
    <w:rsid w:val="004505AB"/>
    <w:rsid w:val="00450E17"/>
    <w:rsid w:val="00452B5E"/>
    <w:rsid w:val="00454F72"/>
    <w:rsid w:val="00455BE7"/>
    <w:rsid w:val="00455C18"/>
    <w:rsid w:val="004608C3"/>
    <w:rsid w:val="00460C00"/>
    <w:rsid w:val="0046185F"/>
    <w:rsid w:val="00463748"/>
    <w:rsid w:val="0046542C"/>
    <w:rsid w:val="00465B94"/>
    <w:rsid w:val="0047061A"/>
    <w:rsid w:val="00473325"/>
    <w:rsid w:val="0047381C"/>
    <w:rsid w:val="00474D10"/>
    <w:rsid w:val="00475363"/>
    <w:rsid w:val="00476DDD"/>
    <w:rsid w:val="00480157"/>
    <w:rsid w:val="004803A2"/>
    <w:rsid w:val="00480540"/>
    <w:rsid w:val="0048066C"/>
    <w:rsid w:val="00481D18"/>
    <w:rsid w:val="004823AF"/>
    <w:rsid w:val="0048343F"/>
    <w:rsid w:val="00484CCC"/>
    <w:rsid w:val="00485D4B"/>
    <w:rsid w:val="00486625"/>
    <w:rsid w:val="0049359C"/>
    <w:rsid w:val="0049391F"/>
    <w:rsid w:val="0049658A"/>
    <w:rsid w:val="004A089D"/>
    <w:rsid w:val="004A0FE6"/>
    <w:rsid w:val="004A16E0"/>
    <w:rsid w:val="004A1ACA"/>
    <w:rsid w:val="004A3667"/>
    <w:rsid w:val="004A44CA"/>
    <w:rsid w:val="004A6F21"/>
    <w:rsid w:val="004A7672"/>
    <w:rsid w:val="004A7D13"/>
    <w:rsid w:val="004B0526"/>
    <w:rsid w:val="004B0E9D"/>
    <w:rsid w:val="004B1936"/>
    <w:rsid w:val="004B243E"/>
    <w:rsid w:val="004B4550"/>
    <w:rsid w:val="004B5852"/>
    <w:rsid w:val="004B6B28"/>
    <w:rsid w:val="004C0459"/>
    <w:rsid w:val="004C27B8"/>
    <w:rsid w:val="004C2C05"/>
    <w:rsid w:val="004C562D"/>
    <w:rsid w:val="004C6C65"/>
    <w:rsid w:val="004D12EB"/>
    <w:rsid w:val="004D2B59"/>
    <w:rsid w:val="004D2F8D"/>
    <w:rsid w:val="004D5686"/>
    <w:rsid w:val="004D5C53"/>
    <w:rsid w:val="004D73CE"/>
    <w:rsid w:val="004E115C"/>
    <w:rsid w:val="004E27D3"/>
    <w:rsid w:val="004E4EBA"/>
    <w:rsid w:val="004E69D6"/>
    <w:rsid w:val="004F0B77"/>
    <w:rsid w:val="004F2F99"/>
    <w:rsid w:val="004F3FDB"/>
    <w:rsid w:val="004F3FE7"/>
    <w:rsid w:val="004F4A41"/>
    <w:rsid w:val="004F4D3D"/>
    <w:rsid w:val="004F52BE"/>
    <w:rsid w:val="004F5489"/>
    <w:rsid w:val="004F5E43"/>
    <w:rsid w:val="004F6E6E"/>
    <w:rsid w:val="004F6FB2"/>
    <w:rsid w:val="004F775C"/>
    <w:rsid w:val="0050052E"/>
    <w:rsid w:val="005008F2"/>
    <w:rsid w:val="005019F0"/>
    <w:rsid w:val="0050338E"/>
    <w:rsid w:val="00503C00"/>
    <w:rsid w:val="00503C57"/>
    <w:rsid w:val="005070A1"/>
    <w:rsid w:val="005075C8"/>
    <w:rsid w:val="005104C3"/>
    <w:rsid w:val="00510592"/>
    <w:rsid w:val="005112D2"/>
    <w:rsid w:val="00511803"/>
    <w:rsid w:val="00512288"/>
    <w:rsid w:val="0051321C"/>
    <w:rsid w:val="00516B60"/>
    <w:rsid w:val="0051784A"/>
    <w:rsid w:val="00517D91"/>
    <w:rsid w:val="00530B84"/>
    <w:rsid w:val="00531718"/>
    <w:rsid w:val="00533364"/>
    <w:rsid w:val="00534026"/>
    <w:rsid w:val="00542822"/>
    <w:rsid w:val="00543C8D"/>
    <w:rsid w:val="00544606"/>
    <w:rsid w:val="00544D00"/>
    <w:rsid w:val="00546175"/>
    <w:rsid w:val="00550517"/>
    <w:rsid w:val="0055176B"/>
    <w:rsid w:val="00551959"/>
    <w:rsid w:val="00554210"/>
    <w:rsid w:val="00555271"/>
    <w:rsid w:val="00556B79"/>
    <w:rsid w:val="00561581"/>
    <w:rsid w:val="00564911"/>
    <w:rsid w:val="00564CEB"/>
    <w:rsid w:val="00566034"/>
    <w:rsid w:val="0056684E"/>
    <w:rsid w:val="00572FEF"/>
    <w:rsid w:val="00573A56"/>
    <w:rsid w:val="005744E1"/>
    <w:rsid w:val="00580616"/>
    <w:rsid w:val="00582FF5"/>
    <w:rsid w:val="00583F66"/>
    <w:rsid w:val="00587DE5"/>
    <w:rsid w:val="00590194"/>
    <w:rsid w:val="00590D64"/>
    <w:rsid w:val="00593E8E"/>
    <w:rsid w:val="00594F09"/>
    <w:rsid w:val="00595066"/>
    <w:rsid w:val="0059524E"/>
    <w:rsid w:val="005966C6"/>
    <w:rsid w:val="00597016"/>
    <w:rsid w:val="005A27F6"/>
    <w:rsid w:val="005A4485"/>
    <w:rsid w:val="005A7467"/>
    <w:rsid w:val="005B2B12"/>
    <w:rsid w:val="005B2C01"/>
    <w:rsid w:val="005B3C11"/>
    <w:rsid w:val="005B40B1"/>
    <w:rsid w:val="005B5F7F"/>
    <w:rsid w:val="005B6DED"/>
    <w:rsid w:val="005C07DD"/>
    <w:rsid w:val="005C39C1"/>
    <w:rsid w:val="005C441F"/>
    <w:rsid w:val="005C5DB5"/>
    <w:rsid w:val="005C6D47"/>
    <w:rsid w:val="005C6EC5"/>
    <w:rsid w:val="005D0410"/>
    <w:rsid w:val="005D04C2"/>
    <w:rsid w:val="005D1279"/>
    <w:rsid w:val="005D3595"/>
    <w:rsid w:val="005D3847"/>
    <w:rsid w:val="005D4DBE"/>
    <w:rsid w:val="005D5EFC"/>
    <w:rsid w:val="005D6281"/>
    <w:rsid w:val="005E15E6"/>
    <w:rsid w:val="005E2945"/>
    <w:rsid w:val="005E2A16"/>
    <w:rsid w:val="005E34E5"/>
    <w:rsid w:val="005E497F"/>
    <w:rsid w:val="005F14C9"/>
    <w:rsid w:val="005F2990"/>
    <w:rsid w:val="005F3601"/>
    <w:rsid w:val="005F38AC"/>
    <w:rsid w:val="005F3BC7"/>
    <w:rsid w:val="005F5A09"/>
    <w:rsid w:val="005F5F90"/>
    <w:rsid w:val="005F6C82"/>
    <w:rsid w:val="0060192A"/>
    <w:rsid w:val="006034C2"/>
    <w:rsid w:val="006053D1"/>
    <w:rsid w:val="006064D1"/>
    <w:rsid w:val="006106C6"/>
    <w:rsid w:val="00610768"/>
    <w:rsid w:val="006128B4"/>
    <w:rsid w:val="006137D1"/>
    <w:rsid w:val="00613EE7"/>
    <w:rsid w:val="006150D0"/>
    <w:rsid w:val="00617047"/>
    <w:rsid w:val="00621B02"/>
    <w:rsid w:val="00621ED7"/>
    <w:rsid w:val="00622221"/>
    <w:rsid w:val="00622C73"/>
    <w:rsid w:val="00622D28"/>
    <w:rsid w:val="00623F3E"/>
    <w:rsid w:val="006255B8"/>
    <w:rsid w:val="00626983"/>
    <w:rsid w:val="00633869"/>
    <w:rsid w:val="00633945"/>
    <w:rsid w:val="00633B1B"/>
    <w:rsid w:val="0063592F"/>
    <w:rsid w:val="00636C20"/>
    <w:rsid w:val="006410CC"/>
    <w:rsid w:val="006415E7"/>
    <w:rsid w:val="0064323F"/>
    <w:rsid w:val="006436F6"/>
    <w:rsid w:val="0064376C"/>
    <w:rsid w:val="00644294"/>
    <w:rsid w:val="00646C61"/>
    <w:rsid w:val="006472A8"/>
    <w:rsid w:val="006508E0"/>
    <w:rsid w:val="00651ADF"/>
    <w:rsid w:val="00654163"/>
    <w:rsid w:val="006611D9"/>
    <w:rsid w:val="00663A29"/>
    <w:rsid w:val="00664B4E"/>
    <w:rsid w:val="006702AB"/>
    <w:rsid w:val="00671560"/>
    <w:rsid w:val="00672CC5"/>
    <w:rsid w:val="006735C4"/>
    <w:rsid w:val="00673D0F"/>
    <w:rsid w:val="00675988"/>
    <w:rsid w:val="0068042C"/>
    <w:rsid w:val="00681DD1"/>
    <w:rsid w:val="006820A0"/>
    <w:rsid w:val="00684E37"/>
    <w:rsid w:val="006850EA"/>
    <w:rsid w:val="00687154"/>
    <w:rsid w:val="00687926"/>
    <w:rsid w:val="00687A7E"/>
    <w:rsid w:val="00687D5E"/>
    <w:rsid w:val="00694718"/>
    <w:rsid w:val="00694C9A"/>
    <w:rsid w:val="006A1F66"/>
    <w:rsid w:val="006A522F"/>
    <w:rsid w:val="006A527C"/>
    <w:rsid w:val="006A6342"/>
    <w:rsid w:val="006A7632"/>
    <w:rsid w:val="006B13A8"/>
    <w:rsid w:val="006B1AC3"/>
    <w:rsid w:val="006B1B95"/>
    <w:rsid w:val="006B4B15"/>
    <w:rsid w:val="006B5EEF"/>
    <w:rsid w:val="006B67A0"/>
    <w:rsid w:val="006B7FE1"/>
    <w:rsid w:val="006C082A"/>
    <w:rsid w:val="006C2E97"/>
    <w:rsid w:val="006C371D"/>
    <w:rsid w:val="006C3901"/>
    <w:rsid w:val="006C59F6"/>
    <w:rsid w:val="006C6B6D"/>
    <w:rsid w:val="006D1329"/>
    <w:rsid w:val="006D175A"/>
    <w:rsid w:val="006D189C"/>
    <w:rsid w:val="006D2BA7"/>
    <w:rsid w:val="006D4E13"/>
    <w:rsid w:val="006D5491"/>
    <w:rsid w:val="006D58B4"/>
    <w:rsid w:val="006E2588"/>
    <w:rsid w:val="006E3449"/>
    <w:rsid w:val="006E697C"/>
    <w:rsid w:val="006E77A3"/>
    <w:rsid w:val="006F0F82"/>
    <w:rsid w:val="006F33BA"/>
    <w:rsid w:val="006F3584"/>
    <w:rsid w:val="006F3D5D"/>
    <w:rsid w:val="006F47BD"/>
    <w:rsid w:val="006F6182"/>
    <w:rsid w:val="006F6313"/>
    <w:rsid w:val="006F6A5E"/>
    <w:rsid w:val="006F7621"/>
    <w:rsid w:val="006F76B6"/>
    <w:rsid w:val="0070001D"/>
    <w:rsid w:val="00704A61"/>
    <w:rsid w:val="00705834"/>
    <w:rsid w:val="00705DD5"/>
    <w:rsid w:val="00710215"/>
    <w:rsid w:val="00712475"/>
    <w:rsid w:val="00713C03"/>
    <w:rsid w:val="00714334"/>
    <w:rsid w:val="0071616D"/>
    <w:rsid w:val="00716897"/>
    <w:rsid w:val="007207C5"/>
    <w:rsid w:val="00720BDB"/>
    <w:rsid w:val="00721137"/>
    <w:rsid w:val="007221C9"/>
    <w:rsid w:val="00723B1E"/>
    <w:rsid w:val="00724737"/>
    <w:rsid w:val="00725579"/>
    <w:rsid w:val="00727279"/>
    <w:rsid w:val="00730C0C"/>
    <w:rsid w:val="00730D9D"/>
    <w:rsid w:val="0073170D"/>
    <w:rsid w:val="007325DF"/>
    <w:rsid w:val="0073354B"/>
    <w:rsid w:val="0073641C"/>
    <w:rsid w:val="00736C0B"/>
    <w:rsid w:val="007401E6"/>
    <w:rsid w:val="007403EE"/>
    <w:rsid w:val="007407DD"/>
    <w:rsid w:val="007429E3"/>
    <w:rsid w:val="0074304B"/>
    <w:rsid w:val="0074492F"/>
    <w:rsid w:val="00744B7A"/>
    <w:rsid w:val="00745275"/>
    <w:rsid w:val="00751551"/>
    <w:rsid w:val="007520D9"/>
    <w:rsid w:val="0075451C"/>
    <w:rsid w:val="00755263"/>
    <w:rsid w:val="00755BE8"/>
    <w:rsid w:val="00755C1A"/>
    <w:rsid w:val="00757553"/>
    <w:rsid w:val="00757803"/>
    <w:rsid w:val="00760FCD"/>
    <w:rsid w:val="0076283D"/>
    <w:rsid w:val="00767E32"/>
    <w:rsid w:val="00767E5F"/>
    <w:rsid w:val="00770018"/>
    <w:rsid w:val="007710DE"/>
    <w:rsid w:val="00772D17"/>
    <w:rsid w:val="00776107"/>
    <w:rsid w:val="007772D3"/>
    <w:rsid w:val="007776BC"/>
    <w:rsid w:val="0078041B"/>
    <w:rsid w:val="007811CA"/>
    <w:rsid w:val="00782508"/>
    <w:rsid w:val="00782D42"/>
    <w:rsid w:val="00785FE3"/>
    <w:rsid w:val="00787B5A"/>
    <w:rsid w:val="0079083B"/>
    <w:rsid w:val="00792933"/>
    <w:rsid w:val="00794375"/>
    <w:rsid w:val="0079467C"/>
    <w:rsid w:val="007956F0"/>
    <w:rsid w:val="007A07CD"/>
    <w:rsid w:val="007A2602"/>
    <w:rsid w:val="007A2D9C"/>
    <w:rsid w:val="007A3AE8"/>
    <w:rsid w:val="007A3BD9"/>
    <w:rsid w:val="007A5339"/>
    <w:rsid w:val="007A7DD8"/>
    <w:rsid w:val="007B0669"/>
    <w:rsid w:val="007B23CE"/>
    <w:rsid w:val="007B33FB"/>
    <w:rsid w:val="007B49FA"/>
    <w:rsid w:val="007B54C1"/>
    <w:rsid w:val="007B6137"/>
    <w:rsid w:val="007C074D"/>
    <w:rsid w:val="007C17B6"/>
    <w:rsid w:val="007C30F8"/>
    <w:rsid w:val="007C3538"/>
    <w:rsid w:val="007C3EA8"/>
    <w:rsid w:val="007C4064"/>
    <w:rsid w:val="007C7FCE"/>
    <w:rsid w:val="007D4D07"/>
    <w:rsid w:val="007D67AA"/>
    <w:rsid w:val="007E31FD"/>
    <w:rsid w:val="007E421F"/>
    <w:rsid w:val="007F11BD"/>
    <w:rsid w:val="007F15A5"/>
    <w:rsid w:val="007F1B15"/>
    <w:rsid w:val="007F46AA"/>
    <w:rsid w:val="007F4C68"/>
    <w:rsid w:val="007F69C9"/>
    <w:rsid w:val="007F75D3"/>
    <w:rsid w:val="0080082E"/>
    <w:rsid w:val="00800A1D"/>
    <w:rsid w:val="00801435"/>
    <w:rsid w:val="00801A85"/>
    <w:rsid w:val="008025ED"/>
    <w:rsid w:val="008037A2"/>
    <w:rsid w:val="0080517B"/>
    <w:rsid w:val="0080532C"/>
    <w:rsid w:val="008063EE"/>
    <w:rsid w:val="0081080C"/>
    <w:rsid w:val="008117B5"/>
    <w:rsid w:val="008120C7"/>
    <w:rsid w:val="00813307"/>
    <w:rsid w:val="008153E6"/>
    <w:rsid w:val="0082342B"/>
    <w:rsid w:val="00824A61"/>
    <w:rsid w:val="00824ECF"/>
    <w:rsid w:val="00825D26"/>
    <w:rsid w:val="008310AF"/>
    <w:rsid w:val="00832230"/>
    <w:rsid w:val="00835927"/>
    <w:rsid w:val="00836A79"/>
    <w:rsid w:val="00837D95"/>
    <w:rsid w:val="00840EF8"/>
    <w:rsid w:val="00840FAA"/>
    <w:rsid w:val="008412A6"/>
    <w:rsid w:val="008448C7"/>
    <w:rsid w:val="0084645F"/>
    <w:rsid w:val="0084730C"/>
    <w:rsid w:val="0084789E"/>
    <w:rsid w:val="00852420"/>
    <w:rsid w:val="0085483D"/>
    <w:rsid w:val="00854BAC"/>
    <w:rsid w:val="0085537D"/>
    <w:rsid w:val="0085539C"/>
    <w:rsid w:val="008555FB"/>
    <w:rsid w:val="00855CF5"/>
    <w:rsid w:val="00856685"/>
    <w:rsid w:val="00857DDB"/>
    <w:rsid w:val="00861A46"/>
    <w:rsid w:val="008663E0"/>
    <w:rsid w:val="00866C08"/>
    <w:rsid w:val="00866D51"/>
    <w:rsid w:val="00866EA9"/>
    <w:rsid w:val="00867326"/>
    <w:rsid w:val="00867FC4"/>
    <w:rsid w:val="00871845"/>
    <w:rsid w:val="0087436F"/>
    <w:rsid w:val="00877273"/>
    <w:rsid w:val="008773F2"/>
    <w:rsid w:val="00880803"/>
    <w:rsid w:val="00880C08"/>
    <w:rsid w:val="0088293D"/>
    <w:rsid w:val="008832A1"/>
    <w:rsid w:val="00883AB9"/>
    <w:rsid w:val="0088456E"/>
    <w:rsid w:val="0088690A"/>
    <w:rsid w:val="00895269"/>
    <w:rsid w:val="00895605"/>
    <w:rsid w:val="0089681C"/>
    <w:rsid w:val="00896CA2"/>
    <w:rsid w:val="0089707B"/>
    <w:rsid w:val="008A02AA"/>
    <w:rsid w:val="008A12C0"/>
    <w:rsid w:val="008A1532"/>
    <w:rsid w:val="008A1A16"/>
    <w:rsid w:val="008A510C"/>
    <w:rsid w:val="008A6F40"/>
    <w:rsid w:val="008B0E8E"/>
    <w:rsid w:val="008B1854"/>
    <w:rsid w:val="008B47F6"/>
    <w:rsid w:val="008B5236"/>
    <w:rsid w:val="008B5376"/>
    <w:rsid w:val="008B6E52"/>
    <w:rsid w:val="008B6ED5"/>
    <w:rsid w:val="008B761E"/>
    <w:rsid w:val="008B7E4C"/>
    <w:rsid w:val="008C2DD6"/>
    <w:rsid w:val="008C414B"/>
    <w:rsid w:val="008D09FD"/>
    <w:rsid w:val="008D3850"/>
    <w:rsid w:val="008D79A4"/>
    <w:rsid w:val="008E0D8D"/>
    <w:rsid w:val="008E1B72"/>
    <w:rsid w:val="008E307E"/>
    <w:rsid w:val="008E36AD"/>
    <w:rsid w:val="008E4630"/>
    <w:rsid w:val="008E65ED"/>
    <w:rsid w:val="008E6CE4"/>
    <w:rsid w:val="008E6FBE"/>
    <w:rsid w:val="008F0383"/>
    <w:rsid w:val="008F1D7C"/>
    <w:rsid w:val="008F2538"/>
    <w:rsid w:val="008F2C7D"/>
    <w:rsid w:val="008F3148"/>
    <w:rsid w:val="008F4BFE"/>
    <w:rsid w:val="008F4C82"/>
    <w:rsid w:val="008F6F22"/>
    <w:rsid w:val="0090121F"/>
    <w:rsid w:val="0090179B"/>
    <w:rsid w:val="00903772"/>
    <w:rsid w:val="00903C12"/>
    <w:rsid w:val="009052C8"/>
    <w:rsid w:val="00905DCA"/>
    <w:rsid w:val="00910F28"/>
    <w:rsid w:val="00912965"/>
    <w:rsid w:val="00913679"/>
    <w:rsid w:val="00913935"/>
    <w:rsid w:val="00913C41"/>
    <w:rsid w:val="00915766"/>
    <w:rsid w:val="00916FE7"/>
    <w:rsid w:val="009226B4"/>
    <w:rsid w:val="00922F4F"/>
    <w:rsid w:val="00923312"/>
    <w:rsid w:val="0092367E"/>
    <w:rsid w:val="00924B48"/>
    <w:rsid w:val="00932DF8"/>
    <w:rsid w:val="00932ED3"/>
    <w:rsid w:val="00933540"/>
    <w:rsid w:val="0093570A"/>
    <w:rsid w:val="00935F67"/>
    <w:rsid w:val="009379BE"/>
    <w:rsid w:val="00937F43"/>
    <w:rsid w:val="00937FE0"/>
    <w:rsid w:val="00943740"/>
    <w:rsid w:val="0094792D"/>
    <w:rsid w:val="00947A9E"/>
    <w:rsid w:val="00950034"/>
    <w:rsid w:val="00950711"/>
    <w:rsid w:val="009508AC"/>
    <w:rsid w:val="00951C49"/>
    <w:rsid w:val="00952792"/>
    <w:rsid w:val="00955143"/>
    <w:rsid w:val="00956103"/>
    <w:rsid w:val="0095640C"/>
    <w:rsid w:val="009564A9"/>
    <w:rsid w:val="0095658F"/>
    <w:rsid w:val="009610B6"/>
    <w:rsid w:val="00961DA9"/>
    <w:rsid w:val="00962526"/>
    <w:rsid w:val="0096624E"/>
    <w:rsid w:val="00966529"/>
    <w:rsid w:val="00970039"/>
    <w:rsid w:val="00970839"/>
    <w:rsid w:val="009710AA"/>
    <w:rsid w:val="0097373B"/>
    <w:rsid w:val="009757F4"/>
    <w:rsid w:val="00975A7C"/>
    <w:rsid w:val="00977AD0"/>
    <w:rsid w:val="009806A7"/>
    <w:rsid w:val="00980D7F"/>
    <w:rsid w:val="00981C81"/>
    <w:rsid w:val="00981DA5"/>
    <w:rsid w:val="00982254"/>
    <w:rsid w:val="00986286"/>
    <w:rsid w:val="00986BF4"/>
    <w:rsid w:val="00987611"/>
    <w:rsid w:val="0099104B"/>
    <w:rsid w:val="00992785"/>
    <w:rsid w:val="0099375C"/>
    <w:rsid w:val="00993DFA"/>
    <w:rsid w:val="0099459C"/>
    <w:rsid w:val="0099599B"/>
    <w:rsid w:val="00996AD0"/>
    <w:rsid w:val="00996E4D"/>
    <w:rsid w:val="0099758D"/>
    <w:rsid w:val="00997926"/>
    <w:rsid w:val="00997D4F"/>
    <w:rsid w:val="00997F94"/>
    <w:rsid w:val="009A1C33"/>
    <w:rsid w:val="009A1C84"/>
    <w:rsid w:val="009A33B9"/>
    <w:rsid w:val="009A380B"/>
    <w:rsid w:val="009A3961"/>
    <w:rsid w:val="009A406C"/>
    <w:rsid w:val="009A62C9"/>
    <w:rsid w:val="009A676D"/>
    <w:rsid w:val="009A744D"/>
    <w:rsid w:val="009A7E24"/>
    <w:rsid w:val="009A7E77"/>
    <w:rsid w:val="009B0308"/>
    <w:rsid w:val="009B0BFB"/>
    <w:rsid w:val="009B3A75"/>
    <w:rsid w:val="009B3B04"/>
    <w:rsid w:val="009B3D89"/>
    <w:rsid w:val="009B5F56"/>
    <w:rsid w:val="009B7240"/>
    <w:rsid w:val="009B7633"/>
    <w:rsid w:val="009C12C2"/>
    <w:rsid w:val="009C2584"/>
    <w:rsid w:val="009C26E5"/>
    <w:rsid w:val="009C454C"/>
    <w:rsid w:val="009C4B4F"/>
    <w:rsid w:val="009C5CEC"/>
    <w:rsid w:val="009C6FF8"/>
    <w:rsid w:val="009C709F"/>
    <w:rsid w:val="009C7839"/>
    <w:rsid w:val="009D043C"/>
    <w:rsid w:val="009D19D9"/>
    <w:rsid w:val="009D1A0C"/>
    <w:rsid w:val="009D1C97"/>
    <w:rsid w:val="009D1E1F"/>
    <w:rsid w:val="009D3399"/>
    <w:rsid w:val="009D3FD9"/>
    <w:rsid w:val="009D50F7"/>
    <w:rsid w:val="009D57D8"/>
    <w:rsid w:val="009D5F7E"/>
    <w:rsid w:val="009D64F2"/>
    <w:rsid w:val="009D76D8"/>
    <w:rsid w:val="009D7E66"/>
    <w:rsid w:val="009E2450"/>
    <w:rsid w:val="009E4706"/>
    <w:rsid w:val="009E5BB7"/>
    <w:rsid w:val="009E6D6C"/>
    <w:rsid w:val="009E7DA5"/>
    <w:rsid w:val="009F0355"/>
    <w:rsid w:val="009F2E5D"/>
    <w:rsid w:val="009F3A30"/>
    <w:rsid w:val="009F3AAA"/>
    <w:rsid w:val="009F4C0F"/>
    <w:rsid w:val="009F593E"/>
    <w:rsid w:val="009F6312"/>
    <w:rsid w:val="009F7D39"/>
    <w:rsid w:val="00A011D1"/>
    <w:rsid w:val="00A03689"/>
    <w:rsid w:val="00A058ED"/>
    <w:rsid w:val="00A071EA"/>
    <w:rsid w:val="00A07EFC"/>
    <w:rsid w:val="00A10E89"/>
    <w:rsid w:val="00A118D8"/>
    <w:rsid w:val="00A1261E"/>
    <w:rsid w:val="00A15C2D"/>
    <w:rsid w:val="00A160C7"/>
    <w:rsid w:val="00A163D9"/>
    <w:rsid w:val="00A1650C"/>
    <w:rsid w:val="00A168FD"/>
    <w:rsid w:val="00A17D77"/>
    <w:rsid w:val="00A20425"/>
    <w:rsid w:val="00A23362"/>
    <w:rsid w:val="00A23592"/>
    <w:rsid w:val="00A236B8"/>
    <w:rsid w:val="00A244F2"/>
    <w:rsid w:val="00A24C51"/>
    <w:rsid w:val="00A257F7"/>
    <w:rsid w:val="00A25987"/>
    <w:rsid w:val="00A25D77"/>
    <w:rsid w:val="00A26D55"/>
    <w:rsid w:val="00A27FE8"/>
    <w:rsid w:val="00A303A8"/>
    <w:rsid w:val="00A30DF1"/>
    <w:rsid w:val="00A318B3"/>
    <w:rsid w:val="00A3585F"/>
    <w:rsid w:val="00A35A1C"/>
    <w:rsid w:val="00A37D29"/>
    <w:rsid w:val="00A406C9"/>
    <w:rsid w:val="00A41385"/>
    <w:rsid w:val="00A41661"/>
    <w:rsid w:val="00A4216E"/>
    <w:rsid w:val="00A42AE7"/>
    <w:rsid w:val="00A43255"/>
    <w:rsid w:val="00A43374"/>
    <w:rsid w:val="00A43AE8"/>
    <w:rsid w:val="00A452DE"/>
    <w:rsid w:val="00A47404"/>
    <w:rsid w:val="00A47757"/>
    <w:rsid w:val="00A47D25"/>
    <w:rsid w:val="00A50DED"/>
    <w:rsid w:val="00A5153B"/>
    <w:rsid w:val="00A52ACF"/>
    <w:rsid w:val="00A5301F"/>
    <w:rsid w:val="00A544E2"/>
    <w:rsid w:val="00A5454F"/>
    <w:rsid w:val="00A56843"/>
    <w:rsid w:val="00A572F5"/>
    <w:rsid w:val="00A5756F"/>
    <w:rsid w:val="00A60958"/>
    <w:rsid w:val="00A61C15"/>
    <w:rsid w:val="00A6214B"/>
    <w:rsid w:val="00A62F3B"/>
    <w:rsid w:val="00A648AC"/>
    <w:rsid w:val="00A64B17"/>
    <w:rsid w:val="00A65CD6"/>
    <w:rsid w:val="00A65F14"/>
    <w:rsid w:val="00A66B22"/>
    <w:rsid w:val="00A67549"/>
    <w:rsid w:val="00A715A0"/>
    <w:rsid w:val="00A71E16"/>
    <w:rsid w:val="00A744DB"/>
    <w:rsid w:val="00A7464E"/>
    <w:rsid w:val="00A77E5D"/>
    <w:rsid w:val="00A80228"/>
    <w:rsid w:val="00A80ACB"/>
    <w:rsid w:val="00A82401"/>
    <w:rsid w:val="00A825B4"/>
    <w:rsid w:val="00A82E49"/>
    <w:rsid w:val="00A83A4B"/>
    <w:rsid w:val="00A8486C"/>
    <w:rsid w:val="00A8591B"/>
    <w:rsid w:val="00A86B43"/>
    <w:rsid w:val="00A90C7F"/>
    <w:rsid w:val="00A91C1E"/>
    <w:rsid w:val="00A921FD"/>
    <w:rsid w:val="00A92888"/>
    <w:rsid w:val="00A92A92"/>
    <w:rsid w:val="00A92B80"/>
    <w:rsid w:val="00A92C56"/>
    <w:rsid w:val="00A93F97"/>
    <w:rsid w:val="00A9597D"/>
    <w:rsid w:val="00A95AF8"/>
    <w:rsid w:val="00A96447"/>
    <w:rsid w:val="00A968BB"/>
    <w:rsid w:val="00A96FC2"/>
    <w:rsid w:val="00A97E4A"/>
    <w:rsid w:val="00AA0CBA"/>
    <w:rsid w:val="00AA119A"/>
    <w:rsid w:val="00AA3105"/>
    <w:rsid w:val="00AA62FC"/>
    <w:rsid w:val="00AA684F"/>
    <w:rsid w:val="00AA746E"/>
    <w:rsid w:val="00AA7DE2"/>
    <w:rsid w:val="00AB0F99"/>
    <w:rsid w:val="00AB12E4"/>
    <w:rsid w:val="00AB206B"/>
    <w:rsid w:val="00AB30E1"/>
    <w:rsid w:val="00AB433D"/>
    <w:rsid w:val="00AB6A1B"/>
    <w:rsid w:val="00AC33B6"/>
    <w:rsid w:val="00AC3EEB"/>
    <w:rsid w:val="00AC645D"/>
    <w:rsid w:val="00AD0236"/>
    <w:rsid w:val="00AD1AB0"/>
    <w:rsid w:val="00AD2F70"/>
    <w:rsid w:val="00AD393C"/>
    <w:rsid w:val="00AD39BD"/>
    <w:rsid w:val="00AD3F1D"/>
    <w:rsid w:val="00AD5584"/>
    <w:rsid w:val="00AD559D"/>
    <w:rsid w:val="00AD78A4"/>
    <w:rsid w:val="00AE168F"/>
    <w:rsid w:val="00AE2115"/>
    <w:rsid w:val="00AE217E"/>
    <w:rsid w:val="00AE2D30"/>
    <w:rsid w:val="00AE3987"/>
    <w:rsid w:val="00AE6BCE"/>
    <w:rsid w:val="00AE71F1"/>
    <w:rsid w:val="00AE7C63"/>
    <w:rsid w:val="00AE7FA8"/>
    <w:rsid w:val="00AF2F1F"/>
    <w:rsid w:val="00AF39C8"/>
    <w:rsid w:val="00AF3B5E"/>
    <w:rsid w:val="00AF4D3F"/>
    <w:rsid w:val="00AF73D4"/>
    <w:rsid w:val="00B04068"/>
    <w:rsid w:val="00B05C65"/>
    <w:rsid w:val="00B05E93"/>
    <w:rsid w:val="00B067CF"/>
    <w:rsid w:val="00B06E4A"/>
    <w:rsid w:val="00B0738C"/>
    <w:rsid w:val="00B10224"/>
    <w:rsid w:val="00B108D5"/>
    <w:rsid w:val="00B114FD"/>
    <w:rsid w:val="00B11A94"/>
    <w:rsid w:val="00B12459"/>
    <w:rsid w:val="00B12C26"/>
    <w:rsid w:val="00B1343C"/>
    <w:rsid w:val="00B14688"/>
    <w:rsid w:val="00B160AE"/>
    <w:rsid w:val="00B164CA"/>
    <w:rsid w:val="00B22E18"/>
    <w:rsid w:val="00B238FE"/>
    <w:rsid w:val="00B2587D"/>
    <w:rsid w:val="00B274AF"/>
    <w:rsid w:val="00B31394"/>
    <w:rsid w:val="00B32BA3"/>
    <w:rsid w:val="00B36F29"/>
    <w:rsid w:val="00B37B96"/>
    <w:rsid w:val="00B4058F"/>
    <w:rsid w:val="00B43831"/>
    <w:rsid w:val="00B46075"/>
    <w:rsid w:val="00B460CF"/>
    <w:rsid w:val="00B467B7"/>
    <w:rsid w:val="00B47108"/>
    <w:rsid w:val="00B511FB"/>
    <w:rsid w:val="00B512A0"/>
    <w:rsid w:val="00B54BBD"/>
    <w:rsid w:val="00B55290"/>
    <w:rsid w:val="00B60306"/>
    <w:rsid w:val="00B60F94"/>
    <w:rsid w:val="00B61EA5"/>
    <w:rsid w:val="00B62541"/>
    <w:rsid w:val="00B639A9"/>
    <w:rsid w:val="00B643E7"/>
    <w:rsid w:val="00B70275"/>
    <w:rsid w:val="00B70276"/>
    <w:rsid w:val="00B70AB8"/>
    <w:rsid w:val="00B710DC"/>
    <w:rsid w:val="00B72168"/>
    <w:rsid w:val="00B80D99"/>
    <w:rsid w:val="00B82A6A"/>
    <w:rsid w:val="00B830F5"/>
    <w:rsid w:val="00B85520"/>
    <w:rsid w:val="00B90D33"/>
    <w:rsid w:val="00B92A92"/>
    <w:rsid w:val="00B94368"/>
    <w:rsid w:val="00B9491E"/>
    <w:rsid w:val="00B94D08"/>
    <w:rsid w:val="00BA1B21"/>
    <w:rsid w:val="00BA30C2"/>
    <w:rsid w:val="00BA4891"/>
    <w:rsid w:val="00BB0575"/>
    <w:rsid w:val="00BB2818"/>
    <w:rsid w:val="00BB5C56"/>
    <w:rsid w:val="00BB7D70"/>
    <w:rsid w:val="00BC053E"/>
    <w:rsid w:val="00BC2D78"/>
    <w:rsid w:val="00BC6F42"/>
    <w:rsid w:val="00BD206B"/>
    <w:rsid w:val="00BD4D0D"/>
    <w:rsid w:val="00BD5DF1"/>
    <w:rsid w:val="00BD70A5"/>
    <w:rsid w:val="00BD717F"/>
    <w:rsid w:val="00BD7B72"/>
    <w:rsid w:val="00BE167D"/>
    <w:rsid w:val="00BE1A8E"/>
    <w:rsid w:val="00BE4A6B"/>
    <w:rsid w:val="00BE4CD4"/>
    <w:rsid w:val="00BE4E3C"/>
    <w:rsid w:val="00BE5F2D"/>
    <w:rsid w:val="00BE66B3"/>
    <w:rsid w:val="00BE6AF0"/>
    <w:rsid w:val="00BE7078"/>
    <w:rsid w:val="00BE731A"/>
    <w:rsid w:val="00BE74F5"/>
    <w:rsid w:val="00BE7B12"/>
    <w:rsid w:val="00BF1DDA"/>
    <w:rsid w:val="00BF2E26"/>
    <w:rsid w:val="00BF2F0D"/>
    <w:rsid w:val="00BF3690"/>
    <w:rsid w:val="00BF386F"/>
    <w:rsid w:val="00BF45DF"/>
    <w:rsid w:val="00BF5A0A"/>
    <w:rsid w:val="00C02559"/>
    <w:rsid w:val="00C02DF5"/>
    <w:rsid w:val="00C03C7D"/>
    <w:rsid w:val="00C041B9"/>
    <w:rsid w:val="00C10476"/>
    <w:rsid w:val="00C104B4"/>
    <w:rsid w:val="00C1182A"/>
    <w:rsid w:val="00C14228"/>
    <w:rsid w:val="00C166DA"/>
    <w:rsid w:val="00C17CAF"/>
    <w:rsid w:val="00C21A57"/>
    <w:rsid w:val="00C258A5"/>
    <w:rsid w:val="00C2654D"/>
    <w:rsid w:val="00C26C5C"/>
    <w:rsid w:val="00C3554E"/>
    <w:rsid w:val="00C36100"/>
    <w:rsid w:val="00C365FF"/>
    <w:rsid w:val="00C40777"/>
    <w:rsid w:val="00C40D8C"/>
    <w:rsid w:val="00C434DA"/>
    <w:rsid w:val="00C44B60"/>
    <w:rsid w:val="00C45BDC"/>
    <w:rsid w:val="00C47A17"/>
    <w:rsid w:val="00C506D0"/>
    <w:rsid w:val="00C5097A"/>
    <w:rsid w:val="00C51E9E"/>
    <w:rsid w:val="00C53A0F"/>
    <w:rsid w:val="00C60ACB"/>
    <w:rsid w:val="00C617EB"/>
    <w:rsid w:val="00C624F8"/>
    <w:rsid w:val="00C62CEA"/>
    <w:rsid w:val="00C63037"/>
    <w:rsid w:val="00C64A77"/>
    <w:rsid w:val="00C65587"/>
    <w:rsid w:val="00C65AD1"/>
    <w:rsid w:val="00C665B3"/>
    <w:rsid w:val="00C67C0C"/>
    <w:rsid w:val="00C71A08"/>
    <w:rsid w:val="00C72390"/>
    <w:rsid w:val="00C73917"/>
    <w:rsid w:val="00C741C3"/>
    <w:rsid w:val="00C75C59"/>
    <w:rsid w:val="00C772FB"/>
    <w:rsid w:val="00C81309"/>
    <w:rsid w:val="00C82293"/>
    <w:rsid w:val="00C8264B"/>
    <w:rsid w:val="00C82BCD"/>
    <w:rsid w:val="00C82E5F"/>
    <w:rsid w:val="00C82E7E"/>
    <w:rsid w:val="00C83939"/>
    <w:rsid w:val="00C86ABD"/>
    <w:rsid w:val="00C86C46"/>
    <w:rsid w:val="00C905EA"/>
    <w:rsid w:val="00C918F0"/>
    <w:rsid w:val="00C9211F"/>
    <w:rsid w:val="00C937F4"/>
    <w:rsid w:val="00C94B61"/>
    <w:rsid w:val="00C95D7D"/>
    <w:rsid w:val="00C97A7B"/>
    <w:rsid w:val="00C97AAE"/>
    <w:rsid w:val="00C97B87"/>
    <w:rsid w:val="00CA13F5"/>
    <w:rsid w:val="00CA2275"/>
    <w:rsid w:val="00CA2EB0"/>
    <w:rsid w:val="00CA4E96"/>
    <w:rsid w:val="00CA5BD4"/>
    <w:rsid w:val="00CA7953"/>
    <w:rsid w:val="00CB2C1A"/>
    <w:rsid w:val="00CB51E7"/>
    <w:rsid w:val="00CB52A1"/>
    <w:rsid w:val="00CB5393"/>
    <w:rsid w:val="00CB53AA"/>
    <w:rsid w:val="00CC0109"/>
    <w:rsid w:val="00CC092C"/>
    <w:rsid w:val="00CC0A88"/>
    <w:rsid w:val="00CC27DC"/>
    <w:rsid w:val="00CC337B"/>
    <w:rsid w:val="00CC3796"/>
    <w:rsid w:val="00CC4783"/>
    <w:rsid w:val="00CC5E50"/>
    <w:rsid w:val="00CC659F"/>
    <w:rsid w:val="00CD03AA"/>
    <w:rsid w:val="00CD075C"/>
    <w:rsid w:val="00CD5414"/>
    <w:rsid w:val="00CD6616"/>
    <w:rsid w:val="00CD68AB"/>
    <w:rsid w:val="00CD716C"/>
    <w:rsid w:val="00CE0CAD"/>
    <w:rsid w:val="00CE1247"/>
    <w:rsid w:val="00CE1995"/>
    <w:rsid w:val="00CE1FC2"/>
    <w:rsid w:val="00CE42A3"/>
    <w:rsid w:val="00CE47F7"/>
    <w:rsid w:val="00CE4927"/>
    <w:rsid w:val="00CE7ED2"/>
    <w:rsid w:val="00CF008F"/>
    <w:rsid w:val="00CF1C3D"/>
    <w:rsid w:val="00CF1D48"/>
    <w:rsid w:val="00CF1FE8"/>
    <w:rsid w:val="00CF27D4"/>
    <w:rsid w:val="00CF2D1C"/>
    <w:rsid w:val="00CF35E0"/>
    <w:rsid w:val="00CF3D15"/>
    <w:rsid w:val="00CF4F24"/>
    <w:rsid w:val="00CF5861"/>
    <w:rsid w:val="00D01281"/>
    <w:rsid w:val="00D01819"/>
    <w:rsid w:val="00D01C70"/>
    <w:rsid w:val="00D01C9A"/>
    <w:rsid w:val="00D04191"/>
    <w:rsid w:val="00D07036"/>
    <w:rsid w:val="00D0760F"/>
    <w:rsid w:val="00D07BF2"/>
    <w:rsid w:val="00D11E39"/>
    <w:rsid w:val="00D1384E"/>
    <w:rsid w:val="00D13875"/>
    <w:rsid w:val="00D13D5C"/>
    <w:rsid w:val="00D141D5"/>
    <w:rsid w:val="00D154A8"/>
    <w:rsid w:val="00D15716"/>
    <w:rsid w:val="00D2116A"/>
    <w:rsid w:val="00D2166B"/>
    <w:rsid w:val="00D21C31"/>
    <w:rsid w:val="00D23D3A"/>
    <w:rsid w:val="00D30F1D"/>
    <w:rsid w:val="00D317BE"/>
    <w:rsid w:val="00D3214E"/>
    <w:rsid w:val="00D323FE"/>
    <w:rsid w:val="00D34060"/>
    <w:rsid w:val="00D34962"/>
    <w:rsid w:val="00D34FB8"/>
    <w:rsid w:val="00D36CEF"/>
    <w:rsid w:val="00D36DBB"/>
    <w:rsid w:val="00D40AF6"/>
    <w:rsid w:val="00D42B52"/>
    <w:rsid w:val="00D43013"/>
    <w:rsid w:val="00D4466C"/>
    <w:rsid w:val="00D44F67"/>
    <w:rsid w:val="00D45CE7"/>
    <w:rsid w:val="00D467FD"/>
    <w:rsid w:val="00D4732C"/>
    <w:rsid w:val="00D47A2A"/>
    <w:rsid w:val="00D5057B"/>
    <w:rsid w:val="00D53B50"/>
    <w:rsid w:val="00D53E9A"/>
    <w:rsid w:val="00D54B53"/>
    <w:rsid w:val="00D55A97"/>
    <w:rsid w:val="00D576DA"/>
    <w:rsid w:val="00D57978"/>
    <w:rsid w:val="00D60A6F"/>
    <w:rsid w:val="00D621F7"/>
    <w:rsid w:val="00D649E2"/>
    <w:rsid w:val="00D64A72"/>
    <w:rsid w:val="00D65632"/>
    <w:rsid w:val="00D67B38"/>
    <w:rsid w:val="00D67E6A"/>
    <w:rsid w:val="00D70BBA"/>
    <w:rsid w:val="00D71E25"/>
    <w:rsid w:val="00D744CC"/>
    <w:rsid w:val="00D745AE"/>
    <w:rsid w:val="00D777D9"/>
    <w:rsid w:val="00D8016A"/>
    <w:rsid w:val="00D8075D"/>
    <w:rsid w:val="00D81C44"/>
    <w:rsid w:val="00D81D5C"/>
    <w:rsid w:val="00D82F8D"/>
    <w:rsid w:val="00D82FE3"/>
    <w:rsid w:val="00D8431E"/>
    <w:rsid w:val="00D84B55"/>
    <w:rsid w:val="00D85637"/>
    <w:rsid w:val="00D85704"/>
    <w:rsid w:val="00D858A6"/>
    <w:rsid w:val="00D8612E"/>
    <w:rsid w:val="00D870EA"/>
    <w:rsid w:val="00D900F9"/>
    <w:rsid w:val="00D903BD"/>
    <w:rsid w:val="00D9097E"/>
    <w:rsid w:val="00D9197D"/>
    <w:rsid w:val="00D9405B"/>
    <w:rsid w:val="00D947D8"/>
    <w:rsid w:val="00D958AC"/>
    <w:rsid w:val="00D97BEA"/>
    <w:rsid w:val="00DA0200"/>
    <w:rsid w:val="00DA03CE"/>
    <w:rsid w:val="00DA042D"/>
    <w:rsid w:val="00DA139D"/>
    <w:rsid w:val="00DA14EF"/>
    <w:rsid w:val="00DA46C5"/>
    <w:rsid w:val="00DA4C2D"/>
    <w:rsid w:val="00DA76F5"/>
    <w:rsid w:val="00DB4706"/>
    <w:rsid w:val="00DB7300"/>
    <w:rsid w:val="00DC04C4"/>
    <w:rsid w:val="00DC0CDA"/>
    <w:rsid w:val="00DC11BD"/>
    <w:rsid w:val="00DC2358"/>
    <w:rsid w:val="00DC3492"/>
    <w:rsid w:val="00DC3CC2"/>
    <w:rsid w:val="00DC4A1D"/>
    <w:rsid w:val="00DC5378"/>
    <w:rsid w:val="00DC5644"/>
    <w:rsid w:val="00DC5C0E"/>
    <w:rsid w:val="00DC63BB"/>
    <w:rsid w:val="00DC7A2E"/>
    <w:rsid w:val="00DD41DA"/>
    <w:rsid w:val="00DD4493"/>
    <w:rsid w:val="00DD4801"/>
    <w:rsid w:val="00DD520F"/>
    <w:rsid w:val="00DD66A8"/>
    <w:rsid w:val="00DD735F"/>
    <w:rsid w:val="00DE0254"/>
    <w:rsid w:val="00DE449A"/>
    <w:rsid w:val="00DE5AA8"/>
    <w:rsid w:val="00DE6AF4"/>
    <w:rsid w:val="00DE6B51"/>
    <w:rsid w:val="00DE7D6E"/>
    <w:rsid w:val="00DF02F1"/>
    <w:rsid w:val="00DF1973"/>
    <w:rsid w:val="00DF3D33"/>
    <w:rsid w:val="00DF3E11"/>
    <w:rsid w:val="00DF402C"/>
    <w:rsid w:val="00DF48E2"/>
    <w:rsid w:val="00DF5D44"/>
    <w:rsid w:val="00DF632A"/>
    <w:rsid w:val="00DF6D8F"/>
    <w:rsid w:val="00DF701C"/>
    <w:rsid w:val="00E0192D"/>
    <w:rsid w:val="00E048A6"/>
    <w:rsid w:val="00E0530A"/>
    <w:rsid w:val="00E05444"/>
    <w:rsid w:val="00E06B0E"/>
    <w:rsid w:val="00E11795"/>
    <w:rsid w:val="00E123B9"/>
    <w:rsid w:val="00E1311D"/>
    <w:rsid w:val="00E165B7"/>
    <w:rsid w:val="00E2032A"/>
    <w:rsid w:val="00E21EBF"/>
    <w:rsid w:val="00E228DF"/>
    <w:rsid w:val="00E229AA"/>
    <w:rsid w:val="00E23191"/>
    <w:rsid w:val="00E25397"/>
    <w:rsid w:val="00E27114"/>
    <w:rsid w:val="00E326DA"/>
    <w:rsid w:val="00E32800"/>
    <w:rsid w:val="00E33474"/>
    <w:rsid w:val="00E33D84"/>
    <w:rsid w:val="00E35515"/>
    <w:rsid w:val="00E35AC4"/>
    <w:rsid w:val="00E367E1"/>
    <w:rsid w:val="00E407E6"/>
    <w:rsid w:val="00E40915"/>
    <w:rsid w:val="00E42DBE"/>
    <w:rsid w:val="00E44274"/>
    <w:rsid w:val="00E4486D"/>
    <w:rsid w:val="00E44A87"/>
    <w:rsid w:val="00E47FB0"/>
    <w:rsid w:val="00E5177C"/>
    <w:rsid w:val="00E53C7E"/>
    <w:rsid w:val="00E5411E"/>
    <w:rsid w:val="00E561B6"/>
    <w:rsid w:val="00E61988"/>
    <w:rsid w:val="00E620AF"/>
    <w:rsid w:val="00E641DF"/>
    <w:rsid w:val="00E64B47"/>
    <w:rsid w:val="00E64BC4"/>
    <w:rsid w:val="00E6615A"/>
    <w:rsid w:val="00E6711D"/>
    <w:rsid w:val="00E70AED"/>
    <w:rsid w:val="00E71161"/>
    <w:rsid w:val="00E7388C"/>
    <w:rsid w:val="00E73901"/>
    <w:rsid w:val="00E7403D"/>
    <w:rsid w:val="00E74CBE"/>
    <w:rsid w:val="00E75133"/>
    <w:rsid w:val="00E77527"/>
    <w:rsid w:val="00E822D8"/>
    <w:rsid w:val="00E83BCB"/>
    <w:rsid w:val="00E83BD0"/>
    <w:rsid w:val="00E83E4C"/>
    <w:rsid w:val="00E84637"/>
    <w:rsid w:val="00E87983"/>
    <w:rsid w:val="00E90118"/>
    <w:rsid w:val="00E90C40"/>
    <w:rsid w:val="00E92760"/>
    <w:rsid w:val="00E9380A"/>
    <w:rsid w:val="00E94FDA"/>
    <w:rsid w:val="00E9552E"/>
    <w:rsid w:val="00E956EC"/>
    <w:rsid w:val="00E95CF7"/>
    <w:rsid w:val="00E977BB"/>
    <w:rsid w:val="00E97D29"/>
    <w:rsid w:val="00E97E6B"/>
    <w:rsid w:val="00EA0D3B"/>
    <w:rsid w:val="00EA14C1"/>
    <w:rsid w:val="00EA1812"/>
    <w:rsid w:val="00EA25C0"/>
    <w:rsid w:val="00EA3183"/>
    <w:rsid w:val="00EA374C"/>
    <w:rsid w:val="00EA5B88"/>
    <w:rsid w:val="00EA5C8E"/>
    <w:rsid w:val="00EA6B45"/>
    <w:rsid w:val="00EA74BE"/>
    <w:rsid w:val="00EB23F8"/>
    <w:rsid w:val="00EB2696"/>
    <w:rsid w:val="00EB531B"/>
    <w:rsid w:val="00EB5D4F"/>
    <w:rsid w:val="00EC145E"/>
    <w:rsid w:val="00EC24D4"/>
    <w:rsid w:val="00EC29D3"/>
    <w:rsid w:val="00EC3495"/>
    <w:rsid w:val="00EC3BAE"/>
    <w:rsid w:val="00EC4262"/>
    <w:rsid w:val="00EC50F4"/>
    <w:rsid w:val="00EC6107"/>
    <w:rsid w:val="00EC6F9C"/>
    <w:rsid w:val="00EC7700"/>
    <w:rsid w:val="00ED2648"/>
    <w:rsid w:val="00ED27B2"/>
    <w:rsid w:val="00ED2E41"/>
    <w:rsid w:val="00ED40AC"/>
    <w:rsid w:val="00EE0A75"/>
    <w:rsid w:val="00EE0CA8"/>
    <w:rsid w:val="00EE1DE3"/>
    <w:rsid w:val="00EE4093"/>
    <w:rsid w:val="00EE547C"/>
    <w:rsid w:val="00EE7C41"/>
    <w:rsid w:val="00EF024C"/>
    <w:rsid w:val="00EF0DAE"/>
    <w:rsid w:val="00EF5745"/>
    <w:rsid w:val="00EF644B"/>
    <w:rsid w:val="00F00C61"/>
    <w:rsid w:val="00F014F4"/>
    <w:rsid w:val="00F03740"/>
    <w:rsid w:val="00F04D74"/>
    <w:rsid w:val="00F051AD"/>
    <w:rsid w:val="00F06181"/>
    <w:rsid w:val="00F07165"/>
    <w:rsid w:val="00F07AE4"/>
    <w:rsid w:val="00F07DBC"/>
    <w:rsid w:val="00F1162D"/>
    <w:rsid w:val="00F1250C"/>
    <w:rsid w:val="00F12F2B"/>
    <w:rsid w:val="00F1345F"/>
    <w:rsid w:val="00F1370E"/>
    <w:rsid w:val="00F15B80"/>
    <w:rsid w:val="00F17428"/>
    <w:rsid w:val="00F17DB9"/>
    <w:rsid w:val="00F20428"/>
    <w:rsid w:val="00F204C2"/>
    <w:rsid w:val="00F22B9D"/>
    <w:rsid w:val="00F24494"/>
    <w:rsid w:val="00F25CE6"/>
    <w:rsid w:val="00F301D5"/>
    <w:rsid w:val="00F319C7"/>
    <w:rsid w:val="00F322BD"/>
    <w:rsid w:val="00F3439F"/>
    <w:rsid w:val="00F350A7"/>
    <w:rsid w:val="00F35CAB"/>
    <w:rsid w:val="00F35CD8"/>
    <w:rsid w:val="00F42595"/>
    <w:rsid w:val="00F42DB4"/>
    <w:rsid w:val="00F42DCB"/>
    <w:rsid w:val="00F453DD"/>
    <w:rsid w:val="00F509EE"/>
    <w:rsid w:val="00F51BFE"/>
    <w:rsid w:val="00F54F84"/>
    <w:rsid w:val="00F556E0"/>
    <w:rsid w:val="00F56785"/>
    <w:rsid w:val="00F573EA"/>
    <w:rsid w:val="00F5772C"/>
    <w:rsid w:val="00F60352"/>
    <w:rsid w:val="00F612B9"/>
    <w:rsid w:val="00F61468"/>
    <w:rsid w:val="00F61C9B"/>
    <w:rsid w:val="00F651BB"/>
    <w:rsid w:val="00F66040"/>
    <w:rsid w:val="00F661F2"/>
    <w:rsid w:val="00F70BBF"/>
    <w:rsid w:val="00F70E80"/>
    <w:rsid w:val="00F71D7C"/>
    <w:rsid w:val="00F721B0"/>
    <w:rsid w:val="00F724CC"/>
    <w:rsid w:val="00F7367F"/>
    <w:rsid w:val="00F73859"/>
    <w:rsid w:val="00F76101"/>
    <w:rsid w:val="00F83C92"/>
    <w:rsid w:val="00F86BED"/>
    <w:rsid w:val="00F87325"/>
    <w:rsid w:val="00F9187B"/>
    <w:rsid w:val="00F92FE6"/>
    <w:rsid w:val="00F93E85"/>
    <w:rsid w:val="00F94258"/>
    <w:rsid w:val="00F955A4"/>
    <w:rsid w:val="00F95967"/>
    <w:rsid w:val="00F959F4"/>
    <w:rsid w:val="00FA0629"/>
    <w:rsid w:val="00FA191E"/>
    <w:rsid w:val="00FA25D4"/>
    <w:rsid w:val="00FA37E8"/>
    <w:rsid w:val="00FA4CC3"/>
    <w:rsid w:val="00FA6E83"/>
    <w:rsid w:val="00FB0DED"/>
    <w:rsid w:val="00FB0F8D"/>
    <w:rsid w:val="00FB12AD"/>
    <w:rsid w:val="00FB2109"/>
    <w:rsid w:val="00FB3365"/>
    <w:rsid w:val="00FB347B"/>
    <w:rsid w:val="00FB4C74"/>
    <w:rsid w:val="00FB503D"/>
    <w:rsid w:val="00FB5422"/>
    <w:rsid w:val="00FB5548"/>
    <w:rsid w:val="00FB5B9F"/>
    <w:rsid w:val="00FB625B"/>
    <w:rsid w:val="00FB785D"/>
    <w:rsid w:val="00FC0F46"/>
    <w:rsid w:val="00FC223A"/>
    <w:rsid w:val="00FC3127"/>
    <w:rsid w:val="00FC3E2A"/>
    <w:rsid w:val="00FC54D3"/>
    <w:rsid w:val="00FC7771"/>
    <w:rsid w:val="00FC7E5B"/>
    <w:rsid w:val="00FD0460"/>
    <w:rsid w:val="00FD172E"/>
    <w:rsid w:val="00FD1A8E"/>
    <w:rsid w:val="00FD35B1"/>
    <w:rsid w:val="00FD396A"/>
    <w:rsid w:val="00FD5DE7"/>
    <w:rsid w:val="00FD5F5B"/>
    <w:rsid w:val="00FD6AA2"/>
    <w:rsid w:val="00FE1575"/>
    <w:rsid w:val="00FE23BD"/>
    <w:rsid w:val="00FE2572"/>
    <w:rsid w:val="00FE4113"/>
    <w:rsid w:val="00FE453D"/>
    <w:rsid w:val="00FE4E61"/>
    <w:rsid w:val="00FF19FA"/>
    <w:rsid w:val="00FF2077"/>
    <w:rsid w:val="00FF2C69"/>
    <w:rsid w:val="00FF32E8"/>
    <w:rsid w:val="00FF35FF"/>
    <w:rsid w:val="00FF3DD6"/>
    <w:rsid w:val="00FF6031"/>
    <w:rsid w:val="01AA1C6F"/>
    <w:rsid w:val="0381211B"/>
    <w:rsid w:val="048211D5"/>
    <w:rsid w:val="0499EACF"/>
    <w:rsid w:val="0552F9A4"/>
    <w:rsid w:val="0822CE6A"/>
    <w:rsid w:val="083A8DE0"/>
    <w:rsid w:val="08CA7E4F"/>
    <w:rsid w:val="0A494601"/>
    <w:rsid w:val="0AE3AC90"/>
    <w:rsid w:val="0AEBCF5D"/>
    <w:rsid w:val="0C376512"/>
    <w:rsid w:val="0C6E8A00"/>
    <w:rsid w:val="0CB58E04"/>
    <w:rsid w:val="0CDF66C8"/>
    <w:rsid w:val="0D75E4E2"/>
    <w:rsid w:val="0DCEE8C8"/>
    <w:rsid w:val="0E49D9B3"/>
    <w:rsid w:val="0EA2C121"/>
    <w:rsid w:val="114D0A24"/>
    <w:rsid w:val="12F06931"/>
    <w:rsid w:val="14482055"/>
    <w:rsid w:val="149292BD"/>
    <w:rsid w:val="156F9493"/>
    <w:rsid w:val="15D5C2E9"/>
    <w:rsid w:val="18D9168A"/>
    <w:rsid w:val="19A1ADDD"/>
    <w:rsid w:val="1A1BD9E5"/>
    <w:rsid w:val="1A8D3F91"/>
    <w:rsid w:val="1BFC2C8C"/>
    <w:rsid w:val="1C303E7F"/>
    <w:rsid w:val="1DA72438"/>
    <w:rsid w:val="1E7DC5C9"/>
    <w:rsid w:val="202667F9"/>
    <w:rsid w:val="20A4DF81"/>
    <w:rsid w:val="20AD6F06"/>
    <w:rsid w:val="22BED4F8"/>
    <w:rsid w:val="23239885"/>
    <w:rsid w:val="23DFBC23"/>
    <w:rsid w:val="2409316D"/>
    <w:rsid w:val="24B299F2"/>
    <w:rsid w:val="26CD17A0"/>
    <w:rsid w:val="27870C5D"/>
    <w:rsid w:val="2AB6B3E6"/>
    <w:rsid w:val="2DDCCB19"/>
    <w:rsid w:val="2DE0733A"/>
    <w:rsid w:val="2E79956E"/>
    <w:rsid w:val="2F39519C"/>
    <w:rsid w:val="30E83EEC"/>
    <w:rsid w:val="310BFF13"/>
    <w:rsid w:val="32C5D9E5"/>
    <w:rsid w:val="34CBDD9F"/>
    <w:rsid w:val="37450BF0"/>
    <w:rsid w:val="37911357"/>
    <w:rsid w:val="3796BA28"/>
    <w:rsid w:val="37E107B9"/>
    <w:rsid w:val="390AD9A0"/>
    <w:rsid w:val="3BB5E73E"/>
    <w:rsid w:val="3BF34F11"/>
    <w:rsid w:val="3CC83BC1"/>
    <w:rsid w:val="3D804D75"/>
    <w:rsid w:val="3F39F746"/>
    <w:rsid w:val="416E04A1"/>
    <w:rsid w:val="42AA55F8"/>
    <w:rsid w:val="44CB48FB"/>
    <w:rsid w:val="45D070DA"/>
    <w:rsid w:val="4637294A"/>
    <w:rsid w:val="4671BFF7"/>
    <w:rsid w:val="469C4AF4"/>
    <w:rsid w:val="4763CAE4"/>
    <w:rsid w:val="4B35B901"/>
    <w:rsid w:val="4BBC454D"/>
    <w:rsid w:val="4BF8ABAC"/>
    <w:rsid w:val="4C7A9F5B"/>
    <w:rsid w:val="4CAAA518"/>
    <w:rsid w:val="4D03E5FC"/>
    <w:rsid w:val="4D9C63F1"/>
    <w:rsid w:val="4E1E03A0"/>
    <w:rsid w:val="51A85B09"/>
    <w:rsid w:val="5530419D"/>
    <w:rsid w:val="556E000E"/>
    <w:rsid w:val="57CE1945"/>
    <w:rsid w:val="5963B365"/>
    <w:rsid w:val="5B0DDCA5"/>
    <w:rsid w:val="5C50C168"/>
    <w:rsid w:val="5D43A3F0"/>
    <w:rsid w:val="5E796B41"/>
    <w:rsid w:val="5F169539"/>
    <w:rsid w:val="60027697"/>
    <w:rsid w:val="60872B9E"/>
    <w:rsid w:val="613AC0EA"/>
    <w:rsid w:val="6364DAC6"/>
    <w:rsid w:val="639A6774"/>
    <w:rsid w:val="640B5F2F"/>
    <w:rsid w:val="64DF5533"/>
    <w:rsid w:val="653A06D8"/>
    <w:rsid w:val="65D8EE61"/>
    <w:rsid w:val="67ADB5CB"/>
    <w:rsid w:val="6859A373"/>
    <w:rsid w:val="68D97115"/>
    <w:rsid w:val="693C29FA"/>
    <w:rsid w:val="6A610E64"/>
    <w:rsid w:val="6B108800"/>
    <w:rsid w:val="6BDFAF3B"/>
    <w:rsid w:val="6CE8111A"/>
    <w:rsid w:val="6D1BB70F"/>
    <w:rsid w:val="6D2744C7"/>
    <w:rsid w:val="6F160F5C"/>
    <w:rsid w:val="70997E3A"/>
    <w:rsid w:val="70DF8BAB"/>
    <w:rsid w:val="72339801"/>
    <w:rsid w:val="72404EE6"/>
    <w:rsid w:val="725DF456"/>
    <w:rsid w:val="73052A89"/>
    <w:rsid w:val="7337D1B4"/>
    <w:rsid w:val="744A06C6"/>
    <w:rsid w:val="787CD2C9"/>
    <w:rsid w:val="7889DFC3"/>
    <w:rsid w:val="7916410C"/>
    <w:rsid w:val="79A2573B"/>
    <w:rsid w:val="7AF9D9F5"/>
    <w:rsid w:val="7B607C4D"/>
    <w:rsid w:val="7C7FC05F"/>
    <w:rsid w:val="7C82533A"/>
    <w:rsid w:val="7FB605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DB5BA4F"/>
  <w15:docId w15:val="{8BF8E88D-2337-48F7-88F4-677FBAC3594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s-E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8591B"/>
    <w:rPr>
      <w:rFonts w:ascii="Calibri" w:eastAsia="Times New Roman" w:hAnsi="Calibri" w:cs="Times New Roman"/>
      <w:lang w:val="es-EC" w:eastAsia="es-EC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Prrafodelista">
    <w:name w:val="List Paragraph"/>
    <w:basedOn w:val="Normal"/>
    <w:uiPriority w:val="34"/>
    <w:qFormat/>
    <w:rsid w:val="00AD2F70"/>
    <w:pPr>
      <w:ind w:left="720"/>
      <w:contextualSpacing/>
    </w:pPr>
  </w:style>
  <w:style w:type="paragraph" w:styleId="Encabezado">
    <w:name w:val="header"/>
    <w:basedOn w:val="Normal"/>
    <w:link w:val="EncabezadoCar"/>
    <w:uiPriority w:val="99"/>
    <w:unhideWhenUsed/>
    <w:rsid w:val="00AD2F7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AD2F70"/>
    <w:rPr>
      <w:rFonts w:ascii="Calibri" w:eastAsia="Times New Roman" w:hAnsi="Calibri" w:cs="Times New Roman"/>
      <w:lang w:val="es-EC" w:eastAsia="es-EC"/>
    </w:rPr>
  </w:style>
  <w:style w:type="paragraph" w:styleId="Piedepgina">
    <w:name w:val="footer"/>
    <w:basedOn w:val="Normal"/>
    <w:link w:val="PiedepginaCar"/>
    <w:uiPriority w:val="99"/>
    <w:unhideWhenUsed/>
    <w:rsid w:val="00AD2F70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AD2F70"/>
    <w:rPr>
      <w:rFonts w:ascii="Calibri" w:eastAsia="Times New Roman" w:hAnsi="Calibri" w:cs="Times New Roman"/>
      <w:lang w:val="es-EC" w:eastAsia="es-EC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FB5548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FB5548"/>
    <w:rPr>
      <w:rFonts w:ascii="Segoe UI" w:eastAsia="Times New Roman" w:hAnsi="Segoe UI" w:cs="Segoe UI"/>
      <w:sz w:val="18"/>
      <w:szCs w:val="18"/>
      <w:lang w:val="es-EC" w:eastAsia="es-EC"/>
    </w:rPr>
  </w:style>
  <w:style w:type="table" w:styleId="Tablaconcuadrcula">
    <w:name w:val="Table Grid"/>
    <w:basedOn w:val="Tablanormal"/>
    <w:uiPriority w:val="59"/>
    <w:rsid w:val="004F4A4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Textodelmarcadordeposicin">
    <w:name w:val="Placeholder Text"/>
    <w:basedOn w:val="Fuentedeprrafopredeter"/>
    <w:uiPriority w:val="99"/>
    <w:semiHidden/>
    <w:rsid w:val="00E33D84"/>
    <w:rPr>
      <w:color w:val="666666"/>
    </w:rPr>
  </w:style>
  <w:style w:type="paragraph" w:styleId="Descripcin">
    <w:name w:val="caption"/>
    <w:basedOn w:val="Normal"/>
    <w:next w:val="Normal"/>
    <w:uiPriority w:val="35"/>
    <w:unhideWhenUsed/>
    <w:qFormat/>
    <w:rsid w:val="00770018"/>
    <w:pPr>
      <w:spacing w:line="240" w:lineRule="auto"/>
    </w:pPr>
    <w:rPr>
      <w:i/>
      <w:iCs/>
      <w:color w:val="1F497D" w:themeColor="text2"/>
      <w:sz w:val="18"/>
      <w:szCs w:val="18"/>
    </w:rPr>
  </w:style>
  <w:style w:type="character" w:styleId="Hipervnculo">
    <w:name w:val="Hyperlink"/>
    <w:basedOn w:val="Fuentedeprrafopredeter"/>
    <w:uiPriority w:val="99"/>
    <w:unhideWhenUsed/>
    <w:rsid w:val="007B6137"/>
    <w:rPr>
      <w:color w:val="0000FF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7B6137"/>
    <w:rPr>
      <w:color w:val="605E5C"/>
      <w:shd w:val="clear" w:color="auto" w:fill="E1DFDD"/>
    </w:rPr>
  </w:style>
  <w:style w:type="paragraph" w:styleId="Bibliografa">
    <w:name w:val="Bibliography"/>
    <w:basedOn w:val="Normal"/>
    <w:next w:val="Normal"/>
    <w:uiPriority w:val="37"/>
    <w:unhideWhenUsed/>
    <w:rsid w:val="00B32BA3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707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10145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230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487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0906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0897347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25917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5894537">
                  <w:marLeft w:val="3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52968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4662250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70761098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86196569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43740649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8326071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74796733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307390994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93266370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208883639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13767468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915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628048450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664480108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832796314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46315908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25569392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1616869885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984460003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7650050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21551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12911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677852061">
                          <w:marLeft w:val="480"/>
                          <w:marRight w:val="0"/>
                          <w:marTop w:val="0"/>
                          <w:marBottom w:val="0"/>
                          <w:divBdr>
                            <w:top w:val="single" w:sz="6" w:space="0" w:color="303030"/>
                            <w:left w:val="single" w:sz="6" w:space="12" w:color="303030"/>
                            <w:bottom w:val="single" w:sz="6" w:space="0" w:color="303030"/>
                            <w:right w:val="none" w:sz="0" w:space="3" w:color="303030"/>
                          </w:divBdr>
                        </w:div>
                      </w:divsChild>
                    </w:div>
                    <w:div w:id="11697122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8329759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6471162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50791098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7338886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84840123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99664002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1693650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73103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66494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315382619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58622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5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054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983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930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66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080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0653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6626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54331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010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57824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0065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85033873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6032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7942036">
                  <w:marLeft w:val="36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1289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987136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35880581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589727664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</w:div>
                              </w:divsChild>
                            </w:div>
                          </w:divsChild>
                        </w:div>
                        <w:div w:id="180408358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650406168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256329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49992732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95571882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  <w:divsChild>
                                            <w:div w:id="390004813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1178616770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915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957642702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222718880">
                                              <w:marLeft w:val="-15"/>
                                              <w:marRight w:val="-15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  <w:div w:id="1232234898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  <w:divsChild>
                                                <w:div w:id="336616146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  <w:divsChild>
                                                    <w:div w:id="99422466">
                                                      <w:marLeft w:val="0"/>
                                                      <w:marRight w:val="0"/>
                                                      <w:marTop w:val="0"/>
                                                      <w:marBottom w:val="0"/>
                                                      <w:divBdr>
                                                        <w:top w:val="none" w:sz="0" w:space="0" w:color="auto"/>
                                                        <w:left w:val="none" w:sz="0" w:space="0" w:color="auto"/>
                                                        <w:bottom w:val="none" w:sz="0" w:space="0" w:color="auto"/>
                                                        <w:right w:val="none" w:sz="0" w:space="0" w:color="auto"/>
                                                      </w:divBdr>
                                                    </w:div>
                                                  </w:divsChild>
                                                </w:div>
                                                <w:div w:id="1103115741">
                                                  <w:marLeft w:val="0"/>
                                                  <w:marRight w:val="0"/>
                                                  <w:marTop w:val="0"/>
                                                  <w:marBottom w:val="0"/>
                                                  <w:divBdr>
                                                    <w:top w:val="none" w:sz="0" w:space="0" w:color="auto"/>
                                                    <w:left w:val="none" w:sz="0" w:space="0" w:color="auto"/>
                                                    <w:bottom w:val="none" w:sz="0" w:space="0" w:color="auto"/>
                                                    <w:right w:val="none" w:sz="0" w:space="0" w:color="auto"/>
                                                  </w:divBdr>
                                                </w:div>
                                              </w:divsChild>
                                            </w:div>
                                            <w:div w:id="1442990464">
                                              <w:marLeft w:val="0"/>
                                              <w:marRight w:val="0"/>
                                              <w:marTop w:val="0"/>
                                              <w:marBottom w:val="0"/>
                                              <w:divBdr>
                                                <w:top w:val="none" w:sz="0" w:space="0" w:color="auto"/>
                                                <w:left w:val="none" w:sz="0" w:space="0" w:color="auto"/>
                                                <w:bottom w:val="none" w:sz="0" w:space="0" w:color="auto"/>
                                                <w:right w:val="none" w:sz="0" w:space="0" w:color="auto"/>
                                              </w:divBdr>
                                            </w:div>
                                          </w:divsChild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  <w:div w:id="377360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7738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71689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23455103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  <w:div w:id="2114475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617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46766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279726118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44803523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1016536607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1568421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200639893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2019119790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</w:divsChild>
                        </w:div>
                      </w:divsChild>
                    </w:div>
                    <w:div w:id="20409368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84010039">
                          <w:marLeft w:val="480"/>
                          <w:marRight w:val="0"/>
                          <w:marTop w:val="0"/>
                          <w:marBottom w:val="0"/>
                          <w:divBdr>
                            <w:top w:val="single" w:sz="6" w:space="0" w:color="303030"/>
                            <w:left w:val="single" w:sz="6" w:space="12" w:color="303030"/>
                            <w:bottom w:val="single" w:sz="6" w:space="0" w:color="303030"/>
                            <w:right w:val="none" w:sz="0" w:space="3" w:color="303030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809857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832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54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558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24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587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89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611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43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44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8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872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82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769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73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494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jpeg"/><Relationship Id="rId18" Type="http://schemas.openxmlformats.org/officeDocument/2006/relationships/image" Target="media/image8.jpeg"/><Relationship Id="rId26" Type="http://schemas.openxmlformats.org/officeDocument/2006/relationships/image" Target="media/image16.jpeg"/><Relationship Id="rId3" Type="http://schemas.openxmlformats.org/officeDocument/2006/relationships/customXml" Target="../customXml/item3.xml"/><Relationship Id="rId21" Type="http://schemas.openxmlformats.org/officeDocument/2006/relationships/image" Target="media/image11.jpeg"/><Relationship Id="rId34" Type="http://schemas.openxmlformats.org/officeDocument/2006/relationships/fontTable" Target="fontTable.xml"/><Relationship Id="rId7" Type="http://schemas.openxmlformats.org/officeDocument/2006/relationships/settings" Target="settings.xml"/><Relationship Id="rId12" Type="http://schemas.openxmlformats.org/officeDocument/2006/relationships/image" Target="media/image2.jpeg"/><Relationship Id="rId17" Type="http://schemas.openxmlformats.org/officeDocument/2006/relationships/image" Target="media/image7.jpeg"/><Relationship Id="rId25" Type="http://schemas.openxmlformats.org/officeDocument/2006/relationships/image" Target="media/image15.jpeg"/><Relationship Id="rId33" Type="http://schemas.openxmlformats.org/officeDocument/2006/relationships/header" Target="header1.xml"/><Relationship Id="rId2" Type="http://schemas.openxmlformats.org/officeDocument/2006/relationships/customXml" Target="../customXml/item2.xml"/><Relationship Id="rId16" Type="http://schemas.openxmlformats.org/officeDocument/2006/relationships/image" Target="media/image6.jpeg"/><Relationship Id="rId20" Type="http://schemas.openxmlformats.org/officeDocument/2006/relationships/image" Target="media/image10.jpeg"/><Relationship Id="rId29" Type="http://schemas.openxmlformats.org/officeDocument/2006/relationships/image" Target="media/image19.jpe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24" Type="http://schemas.openxmlformats.org/officeDocument/2006/relationships/image" Target="media/image14.jpeg"/><Relationship Id="rId32" Type="http://schemas.openxmlformats.org/officeDocument/2006/relationships/image" Target="media/image22.jpeg"/><Relationship Id="rId5" Type="http://schemas.openxmlformats.org/officeDocument/2006/relationships/numbering" Target="numbering.xml"/><Relationship Id="rId15" Type="http://schemas.openxmlformats.org/officeDocument/2006/relationships/image" Target="media/image5.jpeg"/><Relationship Id="rId23" Type="http://schemas.openxmlformats.org/officeDocument/2006/relationships/image" Target="media/image13.jpeg"/><Relationship Id="rId28" Type="http://schemas.openxmlformats.org/officeDocument/2006/relationships/image" Target="media/image18.jpeg"/><Relationship Id="rId36" Type="http://schemas.openxmlformats.org/officeDocument/2006/relationships/theme" Target="theme/theme1.xml"/><Relationship Id="rId10" Type="http://schemas.openxmlformats.org/officeDocument/2006/relationships/endnotes" Target="endnotes.xml"/><Relationship Id="rId19" Type="http://schemas.openxmlformats.org/officeDocument/2006/relationships/image" Target="media/image9.jpeg"/><Relationship Id="rId31" Type="http://schemas.openxmlformats.org/officeDocument/2006/relationships/image" Target="media/image21.jpe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jpeg"/><Relationship Id="rId22" Type="http://schemas.openxmlformats.org/officeDocument/2006/relationships/image" Target="media/image12.jpeg"/><Relationship Id="rId27" Type="http://schemas.openxmlformats.org/officeDocument/2006/relationships/image" Target="media/image17.jpeg"/><Relationship Id="rId30" Type="http://schemas.openxmlformats.org/officeDocument/2006/relationships/image" Target="media/image20.jpeg"/><Relationship Id="rId35" Type="http://schemas.openxmlformats.org/officeDocument/2006/relationships/glossaryDocument" Target="glossary/document.xml"/></Relationships>
</file>

<file path=word/_rels/header1.xml.rels><?xml version="1.0" encoding="UTF-8" standalone="yes"?>
<Relationships xmlns="http://schemas.openxmlformats.org/package/2006/relationships"><Relationship Id="rId3" Type="http://schemas.openxmlformats.org/officeDocument/2006/relationships/image" Target="media/image24.png"/><Relationship Id="rId2" Type="http://schemas.microsoft.com/office/2007/relationships/hdphoto" Target="media/hdphoto1.wdp"/><Relationship Id="rId1" Type="http://schemas.openxmlformats.org/officeDocument/2006/relationships/image" Target="media/image23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2042868CBF884E5C919A0D0BEB98877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CC6327B-E42C-4815-A5DA-6E52C9BF821D}"/>
      </w:docPartPr>
      <w:docPartBody>
        <w:p w:rsidR="00A118D8" w:rsidRDefault="00A118D8" w:rsidP="00A118D8">
          <w:pPr>
            <w:pStyle w:val="2042868CBF884E5C919A0D0BEB98877F"/>
          </w:pPr>
          <w:r w:rsidRPr="00274E83">
            <w:rPr>
              <w:rStyle w:val="Textodelmarcadordeposicin"/>
            </w:rPr>
            <w:t>Elige un elemento.</w:t>
          </w:r>
        </w:p>
      </w:docPartBody>
    </w:docPart>
    <w:docPart>
      <w:docPartPr>
        <w:name w:val="D17D6517A6074BF4BE90F99BAD0A954B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9355852-0634-4972-A60D-5E404702E83A}"/>
      </w:docPartPr>
      <w:docPartBody>
        <w:p w:rsidR="00A118D8" w:rsidRDefault="00A118D8" w:rsidP="00A118D8">
          <w:pPr>
            <w:pStyle w:val="D17D6517A6074BF4BE90F99BAD0A954B"/>
          </w:pPr>
          <w:r w:rsidRPr="00274E83">
            <w:rPr>
              <w:rStyle w:val="Textodelmarcadordeposicin"/>
            </w:rPr>
            <w:t>Elige un elemen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118D8"/>
    <w:rsid w:val="0006107C"/>
    <w:rsid w:val="000F44C4"/>
    <w:rsid w:val="001433B6"/>
    <w:rsid w:val="00196B53"/>
    <w:rsid w:val="001C29C4"/>
    <w:rsid w:val="001E0F19"/>
    <w:rsid w:val="001F7822"/>
    <w:rsid w:val="00203133"/>
    <w:rsid w:val="0026292A"/>
    <w:rsid w:val="002D6EB2"/>
    <w:rsid w:val="002F128C"/>
    <w:rsid w:val="0030062C"/>
    <w:rsid w:val="003175C9"/>
    <w:rsid w:val="00326E35"/>
    <w:rsid w:val="00374FCC"/>
    <w:rsid w:val="00390F71"/>
    <w:rsid w:val="003913AC"/>
    <w:rsid w:val="00396AA2"/>
    <w:rsid w:val="00400058"/>
    <w:rsid w:val="00414FED"/>
    <w:rsid w:val="004278A9"/>
    <w:rsid w:val="00432E6E"/>
    <w:rsid w:val="00437CEC"/>
    <w:rsid w:val="004A1036"/>
    <w:rsid w:val="004D0F69"/>
    <w:rsid w:val="004F13FC"/>
    <w:rsid w:val="0051321C"/>
    <w:rsid w:val="00552212"/>
    <w:rsid w:val="005C55AA"/>
    <w:rsid w:val="005D3595"/>
    <w:rsid w:val="005D3847"/>
    <w:rsid w:val="005F38AC"/>
    <w:rsid w:val="005F5A09"/>
    <w:rsid w:val="006137D1"/>
    <w:rsid w:val="00616811"/>
    <w:rsid w:val="006A1796"/>
    <w:rsid w:val="006B25EF"/>
    <w:rsid w:val="00705DD5"/>
    <w:rsid w:val="00710CCF"/>
    <w:rsid w:val="007437C6"/>
    <w:rsid w:val="00782508"/>
    <w:rsid w:val="00794375"/>
    <w:rsid w:val="007956F0"/>
    <w:rsid w:val="007A07CD"/>
    <w:rsid w:val="007D43AD"/>
    <w:rsid w:val="0084789E"/>
    <w:rsid w:val="009564A9"/>
    <w:rsid w:val="009C3748"/>
    <w:rsid w:val="009C7EEE"/>
    <w:rsid w:val="009E273C"/>
    <w:rsid w:val="00A03689"/>
    <w:rsid w:val="00A04D16"/>
    <w:rsid w:val="00A118D8"/>
    <w:rsid w:val="00A36C99"/>
    <w:rsid w:val="00A464A9"/>
    <w:rsid w:val="00B0738C"/>
    <w:rsid w:val="00B8754C"/>
    <w:rsid w:val="00BE731A"/>
    <w:rsid w:val="00C64A77"/>
    <w:rsid w:val="00C7649A"/>
    <w:rsid w:val="00C82043"/>
    <w:rsid w:val="00C90BF2"/>
    <w:rsid w:val="00CA7AC2"/>
    <w:rsid w:val="00CF53A2"/>
    <w:rsid w:val="00D141D5"/>
    <w:rsid w:val="00D54B53"/>
    <w:rsid w:val="00D745AE"/>
    <w:rsid w:val="00DA042D"/>
    <w:rsid w:val="00DA6FC1"/>
    <w:rsid w:val="00DC2358"/>
    <w:rsid w:val="00DF701C"/>
    <w:rsid w:val="00E73901"/>
    <w:rsid w:val="00E822D8"/>
    <w:rsid w:val="00E8713E"/>
    <w:rsid w:val="00EE547C"/>
    <w:rsid w:val="00F721B0"/>
    <w:rsid w:val="00FC1A6C"/>
    <w:rsid w:val="00FF5CC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C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s-EC" w:eastAsia="es-EC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6B25EF"/>
    <w:rPr>
      <w:color w:val="666666"/>
    </w:rPr>
  </w:style>
  <w:style w:type="paragraph" w:customStyle="1" w:styleId="2042868CBF884E5C919A0D0BEB98877F">
    <w:name w:val="2042868CBF884E5C919A0D0BEB98877F"/>
    <w:rsid w:val="00A118D8"/>
  </w:style>
  <w:style w:type="paragraph" w:customStyle="1" w:styleId="D17D6517A6074BF4BE90F99BAD0A954B">
    <w:name w:val="D17D6517A6074BF4BE90F99BAD0A954B"/>
    <w:rsid w:val="00A118D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F496EE85A2379142A88F6460032322A5" ma:contentTypeVersion="5" ma:contentTypeDescription="Crear nuevo documento." ma:contentTypeScope="" ma:versionID="b9a1fb9b1576a7c5138654f1016f8c90">
  <xsd:schema xmlns:xsd="http://www.w3.org/2001/XMLSchema" xmlns:xs="http://www.w3.org/2001/XMLSchema" xmlns:p="http://schemas.microsoft.com/office/2006/metadata/properties" xmlns:ns3="929805cc-349a-4cb0-95bb-fe1922d9d72f" targetNamespace="http://schemas.microsoft.com/office/2006/metadata/properties" ma:root="true" ma:fieldsID="c5f3b43ed46156af538dba199294595c" ns3:_="">
    <xsd:import namespace="929805cc-349a-4cb0-95bb-fe1922d9d72f"/>
    <xsd:element name="properties">
      <xsd:complexType>
        <xsd:sequence>
          <xsd:element name="documentManagement">
            <xsd:complexType>
              <xsd:all>
                <xsd:element ref="ns3:MediaServiceDateTaken" minOccurs="0"/>
                <xsd:element ref="ns3:_activity" minOccurs="0"/>
                <xsd:element ref="ns3:MediaServiceMetadata" minOccurs="0"/>
                <xsd:element ref="ns3:MediaServiceFastMetadata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29805cc-349a-4cb0-95bb-fe1922d9d72f" elementFormDefault="qualified">
    <xsd:import namespace="http://schemas.microsoft.com/office/2006/documentManagement/types"/>
    <xsd:import namespace="http://schemas.microsoft.com/office/infopath/2007/PartnerControls"/>
    <xsd:element name="MediaServiceDateTaken" ma:index="8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_activity" ma:index="9" nillable="true" ma:displayName="_activity" ma:hidden="true" ma:internalName="_activity">
      <xsd:simpleType>
        <xsd:restriction base="dms:Note"/>
      </xsd:simpleType>
    </xsd:element>
    <xsd:element name="MediaServiceMetadata" ma:index="10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11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SearchProperties" ma:index="12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ni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929805cc-349a-4cb0-95bb-fe1922d9d72f" xsi:nil="true"/>
  </documentManagement>
</p:properties>
</file>

<file path=customXml/itemProps1.xml><?xml version="1.0" encoding="utf-8"?>
<ds:datastoreItem xmlns:ds="http://schemas.openxmlformats.org/officeDocument/2006/customXml" ds:itemID="{9CE9A40F-9759-445A-A4FD-BAC32FD2ECFB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CC3DAF9A-FF3B-43AD-BAF3-29509410A0B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29805cc-349a-4cb0-95bb-fe1922d9d72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02B8848-05AC-4586-A706-BE83B5FE2126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E98F37DA-6013-4082-BC8D-8D6971E903FA}">
  <ds:schemaRefs>
    <ds:schemaRef ds:uri="http://schemas.microsoft.com/office/2006/metadata/properties"/>
    <ds:schemaRef ds:uri="http://schemas.microsoft.com/office/infopath/2007/PartnerControls"/>
    <ds:schemaRef ds:uri="929805cc-349a-4cb0-95bb-fe1922d9d72f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3</TotalTime>
  <Pages>9</Pages>
  <Words>1506</Words>
  <Characters>8589</Characters>
  <Application>Microsoft Office Word</Application>
  <DocSecurity>0</DocSecurity>
  <Lines>71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>uta</Company>
  <LinksUpToDate>false</LinksUpToDate>
  <CharactersWithSpaces>10075</CharactersWithSpaces>
  <SharedDoc>false</SharedDoc>
  <HLinks>
    <vt:vector size="12" baseType="variant">
      <vt:variant>
        <vt:i4>6946920</vt:i4>
      </vt:variant>
      <vt:variant>
        <vt:i4>3</vt:i4>
      </vt:variant>
      <vt:variant>
        <vt:i4>0</vt:i4>
      </vt:variant>
      <vt:variant>
        <vt:i4>5</vt:i4>
      </vt:variant>
      <vt:variant>
        <vt:lpwstr>https://learn.microsoft.com/es-es/azure-data-studio/download-azure-data-studio?tabs=win-install%2Cwin-user-install%2Credhat-install%2Cwindows-uninstall%2Credhat-uninstall</vt:lpwstr>
      </vt:variant>
      <vt:variant>
        <vt:lpwstr/>
      </vt:variant>
      <vt:variant>
        <vt:i4>5046280</vt:i4>
      </vt:variant>
      <vt:variant>
        <vt:i4>0</vt:i4>
      </vt:variant>
      <vt:variant>
        <vt:i4>0</vt:i4>
      </vt:variant>
      <vt:variant>
        <vt:i4>5</vt:i4>
      </vt:variant>
      <vt:variant>
        <vt:lpwstr>https://packages.microsoft.com/config/ubuntu/22.04/prod.list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ujij</dc:creator>
  <cp:keywords/>
  <dc:description/>
  <cp:lastModifiedBy>Peñaloza Narvaez Johnny Alexander</cp:lastModifiedBy>
  <cp:revision>4</cp:revision>
  <cp:lastPrinted>2025-09-18T15:49:00Z</cp:lastPrinted>
  <dcterms:created xsi:type="dcterms:W3CDTF">2025-10-06T18:57:00Z</dcterms:created>
  <dcterms:modified xsi:type="dcterms:W3CDTF">2025-10-06T20:4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6"&gt;&lt;session id="bXaf5tIr"/&gt;&lt;style id="http://www.zotero.org/styles/ieee" locale="es-MX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  <property fmtid="{D5CDD505-2E9C-101B-9397-08002B2CF9AE}" pid="4" name="ContentTypeId">
    <vt:lpwstr>0x010100F496EE85A2379142A88F6460032322A5</vt:lpwstr>
  </property>
</Properties>
</file>